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bookmarkStart w:id="0" w:name="_GoBack"/>
      <w:bookmarkEnd w:id="0"/>
      <w:r w:rsidRPr="0061670A">
        <w:rPr>
          <w:noProof/>
          <w:u w:val="single"/>
        </w:rPr>
        <mc:AlternateContent>
          <mc:Choice Requires="wps">
            <w:drawing>
              <wp:anchor distT="0" distB="0" distL="114300" distR="114300" simplePos="0" relativeHeight="251656704" behindDoc="0" locked="0" layoutInCell="1" allowOverlap="1" wp14:anchorId="4BEC809E" wp14:editId="7B5F9D5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565B8B" w:rsidRPr="009D587A" w:rsidRDefault="00565B8B" w:rsidP="0062608E">
                            <w:pPr>
                              <w:pStyle w:val="Titel"/>
                            </w:pPr>
                            <w:r w:rsidRPr="009D587A">
                              <w:t>Möglichkeiten zur Kontrolle und Steuerung der Kommunikation von Microservices</w:t>
                            </w:r>
                          </w:p>
                          <w:p w14:paraId="5BE0303A" w14:textId="72F3F0F4" w:rsidR="00565B8B" w:rsidRPr="00BF0354" w:rsidRDefault="00565B8B"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565B8B" w:rsidRPr="009D587A" w:rsidRDefault="00565B8B" w:rsidP="0062608E">
                      <w:pPr>
                        <w:pStyle w:val="Titel"/>
                      </w:pPr>
                      <w:r w:rsidRPr="009D587A">
                        <w:t>Möglichkeiten zur Kontrolle und Steuerung der Kommunikation von Microservices</w:t>
                      </w:r>
                    </w:p>
                    <w:p w14:paraId="5BE0303A" w14:textId="72F3F0F4" w:rsidR="00565B8B" w:rsidRPr="00BF0354" w:rsidRDefault="00565B8B"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8752" behindDoc="0" locked="0" layoutInCell="1" allowOverlap="1" wp14:anchorId="19480FD6" wp14:editId="1E24CC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565B8B" w:rsidRDefault="00565B8B" w:rsidP="00BF7EB9">
                            <w:pPr>
                              <w:pStyle w:val="Untertitel"/>
                              <w:rPr>
                                <w:b/>
                              </w:rPr>
                            </w:pPr>
                            <w:r w:rsidRPr="00111AC6">
                              <w:rPr>
                                <w:b/>
                              </w:rPr>
                              <w:t>Bachelorarbeit</w:t>
                            </w:r>
                          </w:p>
                          <w:p w14:paraId="60578AAC" w14:textId="77777777" w:rsidR="00565B8B" w:rsidRPr="00BF0354" w:rsidRDefault="00565B8B" w:rsidP="00BF7EB9">
                            <w:pPr>
                              <w:pStyle w:val="Untertitel"/>
                            </w:pPr>
                            <w:r w:rsidRPr="00BF0354">
                              <w:t>im Studiengang</w:t>
                            </w:r>
                            <w:r w:rsidRPr="00BF0354">
                              <w:br/>
                            </w:r>
                            <w:r>
                              <w:t>Softwaretechnik und Medieninformatik</w:t>
                            </w:r>
                          </w:p>
                          <w:p w14:paraId="196FD6B5" w14:textId="77777777" w:rsidR="00565B8B" w:rsidRDefault="00565B8B" w:rsidP="005D26BD">
                            <w:pPr>
                              <w:pStyle w:val="Untertitel"/>
                            </w:pPr>
                            <w:r>
                              <w:t>vorgelegt von</w:t>
                            </w:r>
                          </w:p>
                          <w:p w14:paraId="728C98A5" w14:textId="0D8F4D8E" w:rsidR="00565B8B" w:rsidRDefault="00565B8B" w:rsidP="00BA7590">
                            <w:pPr>
                              <w:pStyle w:val="Untertitel"/>
                            </w:pPr>
                            <w:r>
                              <w:rPr>
                                <w:b/>
                              </w:rPr>
                              <w:t>Gerrit Wildermuth</w:t>
                            </w:r>
                            <w:r>
                              <w:rPr>
                                <w:b/>
                              </w:rPr>
                              <w:br/>
                            </w:r>
                            <w:r>
                              <w:t>Matr.-Nr.: 74734</w:t>
                            </w:r>
                          </w:p>
                          <w:p w14:paraId="16C8E94E" w14:textId="77777777" w:rsidR="00565B8B" w:rsidRPr="00BA7590" w:rsidRDefault="00565B8B"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875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565B8B" w:rsidRDefault="00565B8B" w:rsidP="00BF7EB9">
                      <w:pPr>
                        <w:pStyle w:val="Untertitel"/>
                        <w:rPr>
                          <w:b/>
                        </w:rPr>
                      </w:pPr>
                      <w:r w:rsidRPr="00111AC6">
                        <w:rPr>
                          <w:b/>
                        </w:rPr>
                        <w:t>Bachelorarbeit</w:t>
                      </w:r>
                    </w:p>
                    <w:p w14:paraId="60578AAC" w14:textId="77777777" w:rsidR="00565B8B" w:rsidRPr="00BF0354" w:rsidRDefault="00565B8B" w:rsidP="00BF7EB9">
                      <w:pPr>
                        <w:pStyle w:val="Untertitel"/>
                      </w:pPr>
                      <w:r w:rsidRPr="00BF0354">
                        <w:t>im Studiengang</w:t>
                      </w:r>
                      <w:r w:rsidRPr="00BF0354">
                        <w:br/>
                      </w:r>
                      <w:r>
                        <w:t>Softwaretechnik und Medieninformatik</w:t>
                      </w:r>
                    </w:p>
                    <w:p w14:paraId="196FD6B5" w14:textId="77777777" w:rsidR="00565B8B" w:rsidRDefault="00565B8B" w:rsidP="005D26BD">
                      <w:pPr>
                        <w:pStyle w:val="Untertitel"/>
                      </w:pPr>
                      <w:r>
                        <w:t>vorgelegt von</w:t>
                      </w:r>
                    </w:p>
                    <w:p w14:paraId="728C98A5" w14:textId="0D8F4D8E" w:rsidR="00565B8B" w:rsidRDefault="00565B8B" w:rsidP="00BA7590">
                      <w:pPr>
                        <w:pStyle w:val="Untertitel"/>
                      </w:pPr>
                      <w:r>
                        <w:rPr>
                          <w:b/>
                        </w:rPr>
                        <w:t>Gerrit Wildermuth</w:t>
                      </w:r>
                      <w:r>
                        <w:rPr>
                          <w:b/>
                        </w:rPr>
                        <w:br/>
                      </w:r>
                      <w:r>
                        <w:t>Matr.-Nr.: 74734</w:t>
                      </w:r>
                    </w:p>
                    <w:p w14:paraId="16C8E94E" w14:textId="77777777" w:rsidR="00565B8B" w:rsidRPr="00BA7590" w:rsidRDefault="00565B8B"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0800" behindDoc="0" locked="0" layoutInCell="1" allowOverlap="1" wp14:anchorId="5FD2B045" wp14:editId="1CD0822C">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565B8B" w:rsidRPr="00BF0354" w:rsidRDefault="00565B8B"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080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565B8B" w:rsidRPr="00BF0354" w:rsidRDefault="00565B8B"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1" w:name="_Ref491742389"/>
      <w:bookmarkStart w:id="2" w:name="_Toc25247570"/>
      <w:r>
        <w:lastRenderedPageBreak/>
        <w:t>Kurzfassung</w:t>
      </w:r>
      <w:bookmarkEnd w:id="1"/>
      <w:bookmarkEnd w:id="2"/>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3" w:name="_Ref491691319"/>
      <w:bookmarkStart w:id="4" w:name="_Toc25247571"/>
      <w:r w:rsidRPr="0062608E">
        <w:t>Abstract</w:t>
      </w:r>
      <w:bookmarkEnd w:id="3"/>
      <w:bookmarkEnd w:id="4"/>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5" w:name="_Ref418684066"/>
      <w:bookmarkStart w:id="6" w:name="_Toc25247572"/>
      <w:r>
        <w:lastRenderedPageBreak/>
        <w:t>Inhaltsverzeichnis</w:t>
      </w:r>
      <w:bookmarkEnd w:id="5"/>
      <w:bookmarkEnd w:id="6"/>
    </w:p>
    <w:p w14:paraId="7DB26314" w14:textId="77777777" w:rsidR="004F540B"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4F540B">
        <w:t>Kurzfassung</w:t>
      </w:r>
      <w:r w:rsidR="004F540B">
        <w:tab/>
      </w:r>
      <w:r w:rsidR="004F540B">
        <w:fldChar w:fldCharType="begin"/>
      </w:r>
      <w:r w:rsidR="004F540B">
        <w:instrText xml:space="preserve"> PAGEREF _Toc25247570 \h </w:instrText>
      </w:r>
      <w:r w:rsidR="004F540B">
        <w:fldChar w:fldCharType="separate"/>
      </w:r>
      <w:r w:rsidR="004F540B">
        <w:t>2</w:t>
      </w:r>
      <w:r w:rsidR="004F540B">
        <w:fldChar w:fldCharType="end"/>
      </w:r>
    </w:p>
    <w:p w14:paraId="3F8FE9BB" w14:textId="77777777" w:rsidR="004F540B" w:rsidRDefault="004F540B">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5247571 \h </w:instrText>
      </w:r>
      <w:r>
        <w:fldChar w:fldCharType="separate"/>
      </w:r>
      <w:r>
        <w:t>2</w:t>
      </w:r>
      <w:r>
        <w:fldChar w:fldCharType="end"/>
      </w:r>
    </w:p>
    <w:p w14:paraId="0F068154" w14:textId="77777777" w:rsidR="004F540B" w:rsidRDefault="004F540B">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5247572 \h </w:instrText>
      </w:r>
      <w:r>
        <w:fldChar w:fldCharType="separate"/>
      </w:r>
      <w:r>
        <w:t>3</w:t>
      </w:r>
      <w:r>
        <w:fldChar w:fldCharType="end"/>
      </w:r>
    </w:p>
    <w:p w14:paraId="079C378E" w14:textId="77777777" w:rsidR="004F540B" w:rsidRDefault="004F540B">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5247573 \h </w:instrText>
      </w:r>
      <w:r>
        <w:fldChar w:fldCharType="separate"/>
      </w:r>
      <w:r>
        <w:t>5</w:t>
      </w:r>
      <w:r>
        <w:fldChar w:fldCharType="end"/>
      </w:r>
    </w:p>
    <w:p w14:paraId="0F0BF35E" w14:textId="77777777" w:rsidR="004F540B" w:rsidRDefault="004F540B">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5247574 \h </w:instrText>
      </w:r>
      <w:r>
        <w:fldChar w:fldCharType="separate"/>
      </w:r>
      <w:r>
        <w:t>5</w:t>
      </w:r>
      <w:r>
        <w:fldChar w:fldCharType="end"/>
      </w:r>
    </w:p>
    <w:p w14:paraId="58841A24" w14:textId="77777777" w:rsidR="004F540B" w:rsidRDefault="004F540B">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5247575 \h </w:instrText>
      </w:r>
      <w:r>
        <w:fldChar w:fldCharType="separate"/>
      </w:r>
      <w:r>
        <w:t>5</w:t>
      </w:r>
      <w:r>
        <w:fldChar w:fldCharType="end"/>
      </w:r>
    </w:p>
    <w:p w14:paraId="5EEBAB5F" w14:textId="77777777" w:rsidR="004F540B" w:rsidRDefault="004F540B">
      <w:pPr>
        <w:pStyle w:val="Verzeichnis1"/>
        <w:rPr>
          <w:rFonts w:asciiTheme="minorHAnsi" w:eastAsiaTheme="minorEastAsia" w:hAnsiTheme="minorHAnsi" w:cstheme="minorBidi"/>
          <w:b w:val="0"/>
          <w:sz w:val="22"/>
          <w:szCs w:val="22"/>
        </w:rPr>
      </w:pPr>
      <w:r w:rsidRPr="001B18F7">
        <w:rPr>
          <w:b w:val="0"/>
          <w:bCs/>
        </w:rPr>
        <w:t>Es konnten keine Einträge für ein Abbildungsverzeichnis gefunden werden.</w:t>
      </w:r>
      <w:r>
        <w:t>Abkürzungsverzeichnis</w:t>
      </w:r>
      <w:r>
        <w:tab/>
      </w:r>
      <w:r>
        <w:fldChar w:fldCharType="begin"/>
      </w:r>
      <w:r>
        <w:instrText xml:space="preserve"> PAGEREF _Toc25247576 \h </w:instrText>
      </w:r>
      <w:r>
        <w:fldChar w:fldCharType="separate"/>
      </w:r>
      <w:r>
        <w:t>6</w:t>
      </w:r>
      <w:r>
        <w:fldChar w:fldCharType="end"/>
      </w:r>
    </w:p>
    <w:p w14:paraId="121A429E" w14:textId="77777777" w:rsidR="004F540B" w:rsidRPr="004F540B" w:rsidRDefault="004F540B">
      <w:pPr>
        <w:pStyle w:val="Verzeichnis1"/>
        <w:rPr>
          <w:rFonts w:asciiTheme="minorHAnsi" w:eastAsiaTheme="minorEastAsia" w:hAnsiTheme="minorHAnsi" w:cstheme="minorBidi"/>
          <w:b w:val="0"/>
          <w:sz w:val="22"/>
          <w:szCs w:val="22"/>
          <w:lang w:val="en-US"/>
        </w:rPr>
      </w:pPr>
      <w:r w:rsidRPr="004F540B">
        <w:rPr>
          <w:lang w:val="en-US"/>
        </w:rPr>
        <w:t>1</w:t>
      </w:r>
      <w:r w:rsidRPr="004F540B">
        <w:rPr>
          <w:rFonts w:asciiTheme="minorHAnsi" w:eastAsiaTheme="minorEastAsia" w:hAnsiTheme="minorHAnsi" w:cstheme="minorBidi"/>
          <w:b w:val="0"/>
          <w:sz w:val="22"/>
          <w:szCs w:val="22"/>
          <w:lang w:val="en-US"/>
        </w:rPr>
        <w:tab/>
      </w:r>
      <w:r w:rsidRPr="004F540B">
        <w:rPr>
          <w:lang w:val="en-US"/>
        </w:rPr>
        <w:t>Überblick</w:t>
      </w:r>
      <w:r w:rsidRPr="004F540B">
        <w:rPr>
          <w:lang w:val="en-US"/>
        </w:rPr>
        <w:tab/>
      </w:r>
      <w:r>
        <w:fldChar w:fldCharType="begin"/>
      </w:r>
      <w:r w:rsidRPr="004F540B">
        <w:rPr>
          <w:lang w:val="en-US"/>
        </w:rPr>
        <w:instrText xml:space="preserve"> PAGEREF _Toc25247577 \h </w:instrText>
      </w:r>
      <w:r>
        <w:fldChar w:fldCharType="separate"/>
      </w:r>
      <w:r w:rsidRPr="004F540B">
        <w:rPr>
          <w:lang w:val="en-US"/>
        </w:rPr>
        <w:t>7</w:t>
      </w:r>
      <w:r>
        <w:fldChar w:fldCharType="end"/>
      </w:r>
    </w:p>
    <w:p w14:paraId="147A587B" w14:textId="77777777" w:rsidR="004F540B" w:rsidRPr="004F540B" w:rsidRDefault="004F540B">
      <w:pPr>
        <w:pStyle w:val="Verzeichnis1"/>
        <w:rPr>
          <w:rFonts w:asciiTheme="minorHAnsi" w:eastAsiaTheme="minorEastAsia" w:hAnsiTheme="minorHAnsi" w:cstheme="minorBidi"/>
          <w:b w:val="0"/>
          <w:sz w:val="22"/>
          <w:szCs w:val="22"/>
          <w:lang w:val="en-US"/>
        </w:rPr>
      </w:pPr>
      <w:r w:rsidRPr="004F540B">
        <w:rPr>
          <w:lang w:val="en-US"/>
        </w:rPr>
        <w:t>2</w:t>
      </w:r>
      <w:r w:rsidRPr="004F540B">
        <w:rPr>
          <w:rFonts w:asciiTheme="minorHAnsi" w:eastAsiaTheme="minorEastAsia" w:hAnsiTheme="minorHAnsi" w:cstheme="minorBidi"/>
          <w:b w:val="0"/>
          <w:sz w:val="22"/>
          <w:szCs w:val="22"/>
          <w:lang w:val="en-US"/>
        </w:rPr>
        <w:tab/>
      </w:r>
      <w:r w:rsidRPr="004F540B">
        <w:rPr>
          <w:lang w:val="en-US"/>
        </w:rPr>
        <w:t>Microservices</w:t>
      </w:r>
      <w:r w:rsidRPr="004F540B">
        <w:rPr>
          <w:lang w:val="en-US"/>
        </w:rPr>
        <w:tab/>
      </w:r>
      <w:r>
        <w:fldChar w:fldCharType="begin"/>
      </w:r>
      <w:r w:rsidRPr="004F540B">
        <w:rPr>
          <w:lang w:val="en-US"/>
        </w:rPr>
        <w:instrText xml:space="preserve"> PAGEREF _Toc25247578 \h </w:instrText>
      </w:r>
      <w:r>
        <w:fldChar w:fldCharType="separate"/>
      </w:r>
      <w:r w:rsidRPr="004F540B">
        <w:rPr>
          <w:lang w:val="en-US"/>
        </w:rPr>
        <w:t>9</w:t>
      </w:r>
      <w:r>
        <w:fldChar w:fldCharType="end"/>
      </w:r>
    </w:p>
    <w:p w14:paraId="34A11930"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2.1</w:t>
      </w:r>
      <w:r w:rsidRPr="004F540B">
        <w:rPr>
          <w:rFonts w:asciiTheme="minorHAnsi" w:eastAsiaTheme="minorEastAsia" w:hAnsiTheme="minorHAnsi" w:cstheme="minorBidi"/>
          <w:sz w:val="22"/>
          <w:szCs w:val="22"/>
          <w:lang w:val="en-US"/>
        </w:rPr>
        <w:tab/>
      </w:r>
      <w:r w:rsidRPr="004F540B">
        <w:rPr>
          <w:lang w:val="en-US"/>
        </w:rPr>
        <w:t>Monolith oder Microservices</w:t>
      </w:r>
      <w:r w:rsidRPr="004F540B">
        <w:rPr>
          <w:lang w:val="en-US"/>
        </w:rPr>
        <w:tab/>
      </w:r>
      <w:r>
        <w:fldChar w:fldCharType="begin"/>
      </w:r>
      <w:r w:rsidRPr="004F540B">
        <w:rPr>
          <w:lang w:val="en-US"/>
        </w:rPr>
        <w:instrText xml:space="preserve"> PAGEREF _Toc25247579 \h </w:instrText>
      </w:r>
      <w:r>
        <w:fldChar w:fldCharType="separate"/>
      </w:r>
      <w:r w:rsidRPr="004F540B">
        <w:rPr>
          <w:lang w:val="en-US"/>
        </w:rPr>
        <w:t>10</w:t>
      </w:r>
      <w:r>
        <w:fldChar w:fldCharType="end"/>
      </w:r>
    </w:p>
    <w:p w14:paraId="23500A40" w14:textId="77777777" w:rsidR="004F540B" w:rsidRDefault="004F540B">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Monolith</w:t>
      </w:r>
      <w:r>
        <w:tab/>
      </w:r>
      <w:r>
        <w:fldChar w:fldCharType="begin"/>
      </w:r>
      <w:r>
        <w:instrText xml:space="preserve"> PAGEREF _Toc25247580 \h </w:instrText>
      </w:r>
      <w:r>
        <w:fldChar w:fldCharType="separate"/>
      </w:r>
      <w:r>
        <w:t>10</w:t>
      </w:r>
      <w:r>
        <w:fldChar w:fldCharType="end"/>
      </w:r>
    </w:p>
    <w:p w14:paraId="50A5FB7C" w14:textId="77777777" w:rsidR="004F540B" w:rsidRDefault="004F540B">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Microservices</w:t>
      </w:r>
      <w:r>
        <w:tab/>
      </w:r>
      <w:r>
        <w:fldChar w:fldCharType="begin"/>
      </w:r>
      <w:r>
        <w:instrText xml:space="preserve"> PAGEREF _Toc25247581 \h </w:instrText>
      </w:r>
      <w:r>
        <w:fldChar w:fldCharType="separate"/>
      </w:r>
      <w:r>
        <w:t>11</w:t>
      </w:r>
      <w:r>
        <w:fldChar w:fldCharType="end"/>
      </w:r>
    </w:p>
    <w:p w14:paraId="0AADB3C5" w14:textId="77777777" w:rsidR="004F540B" w:rsidRDefault="004F540B">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5247582 \h </w:instrText>
      </w:r>
      <w:r>
        <w:fldChar w:fldCharType="separate"/>
      </w:r>
      <w:r>
        <w:t>14</w:t>
      </w:r>
      <w:r>
        <w:fldChar w:fldCharType="end"/>
      </w:r>
    </w:p>
    <w:p w14:paraId="44D63960" w14:textId="77777777" w:rsidR="004F540B" w:rsidRDefault="004F540B">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5247583 \h </w:instrText>
      </w:r>
      <w:r>
        <w:fldChar w:fldCharType="separate"/>
      </w:r>
      <w:r>
        <w:t>14</w:t>
      </w:r>
      <w:r>
        <w:fldChar w:fldCharType="end"/>
      </w:r>
    </w:p>
    <w:p w14:paraId="6963E32D" w14:textId="77777777" w:rsidR="004F540B" w:rsidRDefault="004F540B">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5247584 \h </w:instrText>
      </w:r>
      <w:r>
        <w:fldChar w:fldCharType="separate"/>
      </w:r>
      <w:r>
        <w:t>14</w:t>
      </w:r>
      <w:r>
        <w:fldChar w:fldCharType="end"/>
      </w:r>
    </w:p>
    <w:p w14:paraId="380F243E" w14:textId="77777777" w:rsidR="004F540B" w:rsidRDefault="004F540B">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5247585 \h </w:instrText>
      </w:r>
      <w:r>
        <w:fldChar w:fldCharType="separate"/>
      </w:r>
      <w:r>
        <w:t>14</w:t>
      </w:r>
      <w:r>
        <w:fldChar w:fldCharType="end"/>
      </w:r>
    </w:p>
    <w:p w14:paraId="37EE31C5" w14:textId="77777777" w:rsidR="004F540B" w:rsidRDefault="004F540B">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5247586 \h </w:instrText>
      </w:r>
      <w:r>
        <w:fldChar w:fldCharType="separate"/>
      </w:r>
      <w:r>
        <w:t>15</w:t>
      </w:r>
      <w:r>
        <w:fldChar w:fldCharType="end"/>
      </w:r>
    </w:p>
    <w:p w14:paraId="47F824D6" w14:textId="77777777" w:rsidR="004F540B" w:rsidRDefault="004F540B">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5247587 \h </w:instrText>
      </w:r>
      <w:r>
        <w:fldChar w:fldCharType="separate"/>
      </w:r>
      <w:r>
        <w:t>15</w:t>
      </w:r>
      <w:r>
        <w:fldChar w:fldCharType="end"/>
      </w:r>
    </w:p>
    <w:p w14:paraId="15AA1085" w14:textId="77777777" w:rsidR="004F540B" w:rsidRDefault="004F540B">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5247588 \h </w:instrText>
      </w:r>
      <w:r>
        <w:fldChar w:fldCharType="separate"/>
      </w:r>
      <w:r>
        <w:t>15</w:t>
      </w:r>
      <w:r>
        <w:fldChar w:fldCharType="end"/>
      </w:r>
    </w:p>
    <w:p w14:paraId="38486B93" w14:textId="77777777" w:rsidR="004F540B" w:rsidRDefault="004F540B">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5247589 \h </w:instrText>
      </w:r>
      <w:r>
        <w:fldChar w:fldCharType="separate"/>
      </w:r>
      <w:r>
        <w:t>16</w:t>
      </w:r>
      <w:r>
        <w:fldChar w:fldCharType="end"/>
      </w:r>
    </w:p>
    <w:p w14:paraId="4D53B527" w14:textId="77777777" w:rsidR="004F540B" w:rsidRDefault="004F540B">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5247590 \h </w:instrText>
      </w:r>
      <w:r>
        <w:fldChar w:fldCharType="separate"/>
      </w:r>
      <w:r>
        <w:t>16</w:t>
      </w:r>
      <w:r>
        <w:fldChar w:fldCharType="end"/>
      </w:r>
    </w:p>
    <w:p w14:paraId="1F596F56" w14:textId="77777777" w:rsidR="004F540B" w:rsidRDefault="004F540B">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 wird aufgeteilt in Leitung und Überwachung</w:t>
      </w:r>
      <w:r>
        <w:tab/>
      </w:r>
      <w:r>
        <w:fldChar w:fldCharType="begin"/>
      </w:r>
      <w:r>
        <w:instrText xml:space="preserve"> PAGEREF _Toc25247591 \h </w:instrText>
      </w:r>
      <w:r>
        <w:fldChar w:fldCharType="separate"/>
      </w:r>
      <w:r>
        <w:t>16</w:t>
      </w:r>
      <w:r>
        <w:fldChar w:fldCharType="end"/>
      </w:r>
    </w:p>
    <w:p w14:paraId="45110BBC"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1.2</w:t>
      </w:r>
      <w:r w:rsidRPr="004F540B">
        <w:rPr>
          <w:rFonts w:asciiTheme="minorHAnsi" w:eastAsiaTheme="minorEastAsia" w:hAnsiTheme="minorHAnsi" w:cstheme="minorBidi"/>
          <w:sz w:val="22"/>
          <w:szCs w:val="22"/>
          <w:lang w:val="en-US"/>
        </w:rPr>
        <w:tab/>
      </w:r>
      <w:r w:rsidRPr="004F540B">
        <w:rPr>
          <w:lang w:val="en-US"/>
        </w:rPr>
        <w:t>API Management</w:t>
      </w:r>
      <w:r w:rsidRPr="004F540B">
        <w:rPr>
          <w:lang w:val="en-US"/>
        </w:rPr>
        <w:tab/>
      </w:r>
      <w:r>
        <w:fldChar w:fldCharType="begin"/>
      </w:r>
      <w:r w:rsidRPr="004F540B">
        <w:rPr>
          <w:lang w:val="en-US"/>
        </w:rPr>
        <w:instrText xml:space="preserve"> PAGEREF _Toc25247592 \h </w:instrText>
      </w:r>
      <w:r>
        <w:fldChar w:fldCharType="separate"/>
      </w:r>
      <w:r w:rsidRPr="004F540B">
        <w:rPr>
          <w:lang w:val="en-US"/>
        </w:rPr>
        <w:t>17</w:t>
      </w:r>
      <w:r>
        <w:fldChar w:fldCharType="end"/>
      </w:r>
    </w:p>
    <w:p w14:paraId="39FC0ECD"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1.3</w:t>
      </w:r>
      <w:r w:rsidRPr="004F540B">
        <w:rPr>
          <w:rFonts w:asciiTheme="minorHAnsi" w:eastAsiaTheme="minorEastAsia" w:hAnsiTheme="minorHAnsi" w:cstheme="minorBidi"/>
          <w:sz w:val="22"/>
          <w:szCs w:val="22"/>
          <w:lang w:val="en-US"/>
        </w:rPr>
        <w:tab/>
      </w:r>
      <w:r w:rsidRPr="004F540B">
        <w:rPr>
          <w:lang w:val="en-US"/>
        </w:rPr>
        <w:t>API Microgateway(To Shallow? )</w:t>
      </w:r>
      <w:r w:rsidRPr="004F540B">
        <w:rPr>
          <w:lang w:val="en-US"/>
        </w:rPr>
        <w:tab/>
      </w:r>
      <w:r>
        <w:fldChar w:fldCharType="begin"/>
      </w:r>
      <w:r w:rsidRPr="004F540B">
        <w:rPr>
          <w:lang w:val="en-US"/>
        </w:rPr>
        <w:instrText xml:space="preserve"> PAGEREF _Toc25247593 \h </w:instrText>
      </w:r>
      <w:r>
        <w:fldChar w:fldCharType="separate"/>
      </w:r>
      <w:r w:rsidRPr="004F540B">
        <w:rPr>
          <w:lang w:val="en-US"/>
        </w:rPr>
        <w:t>18</w:t>
      </w:r>
      <w:r>
        <w:fldChar w:fldCharType="end"/>
      </w:r>
    </w:p>
    <w:p w14:paraId="15D0B0B5" w14:textId="77777777" w:rsidR="004F540B" w:rsidRDefault="004F540B">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5247594 \h </w:instrText>
      </w:r>
      <w:r>
        <w:fldChar w:fldCharType="separate"/>
      </w:r>
      <w:r>
        <w:t>18</w:t>
      </w:r>
      <w:r>
        <w:fldChar w:fldCharType="end"/>
      </w:r>
    </w:p>
    <w:p w14:paraId="0217C841" w14:textId="77777777" w:rsidR="004F540B" w:rsidRDefault="004F540B">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5247595 \h </w:instrText>
      </w:r>
      <w:r>
        <w:fldChar w:fldCharType="separate"/>
      </w:r>
      <w:r>
        <w:t>18</w:t>
      </w:r>
      <w:r>
        <w:fldChar w:fldCharType="end"/>
      </w:r>
    </w:p>
    <w:p w14:paraId="656A1770" w14:textId="77777777" w:rsidR="004F540B" w:rsidRDefault="004F540B">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5247596 \h </w:instrText>
      </w:r>
      <w:r>
        <w:fldChar w:fldCharType="separate"/>
      </w:r>
      <w:r>
        <w:t>18</w:t>
      </w:r>
      <w:r>
        <w:fldChar w:fldCharType="end"/>
      </w:r>
    </w:p>
    <w:p w14:paraId="32121BE0" w14:textId="77777777" w:rsidR="004F540B" w:rsidRPr="004F540B" w:rsidRDefault="004F540B">
      <w:pPr>
        <w:pStyle w:val="Verzeichnis3"/>
        <w:rPr>
          <w:rFonts w:asciiTheme="minorHAnsi" w:eastAsiaTheme="minorEastAsia" w:hAnsiTheme="minorHAnsi" w:cstheme="minorBidi"/>
          <w:sz w:val="22"/>
          <w:szCs w:val="22"/>
          <w:lang w:val="en-US"/>
        </w:rPr>
      </w:pPr>
      <w:r w:rsidRPr="001B18F7">
        <w:rPr>
          <w:lang w:val="en-US"/>
        </w:rPr>
        <w:t>4.2.3</w:t>
      </w:r>
      <w:r w:rsidRPr="004F540B">
        <w:rPr>
          <w:rFonts w:asciiTheme="minorHAnsi" w:eastAsiaTheme="minorEastAsia" w:hAnsiTheme="minorHAnsi" w:cstheme="minorBidi"/>
          <w:sz w:val="22"/>
          <w:szCs w:val="22"/>
          <w:lang w:val="en-US"/>
        </w:rPr>
        <w:tab/>
      </w:r>
      <w:r w:rsidRPr="001B18F7">
        <w:rPr>
          <w:lang w:val="en-US"/>
        </w:rPr>
        <w:t>Circuit breaker</w:t>
      </w:r>
      <w:r w:rsidRPr="004F540B">
        <w:rPr>
          <w:lang w:val="en-US"/>
        </w:rPr>
        <w:tab/>
      </w:r>
      <w:r>
        <w:fldChar w:fldCharType="begin"/>
      </w:r>
      <w:r w:rsidRPr="004F540B">
        <w:rPr>
          <w:lang w:val="en-US"/>
        </w:rPr>
        <w:instrText xml:space="preserve"> PAGEREF _Toc25247597 \h </w:instrText>
      </w:r>
      <w:r>
        <w:fldChar w:fldCharType="separate"/>
      </w:r>
      <w:r w:rsidRPr="004F540B">
        <w:rPr>
          <w:lang w:val="en-US"/>
        </w:rPr>
        <w:t>19</w:t>
      </w:r>
      <w:r>
        <w:fldChar w:fldCharType="end"/>
      </w:r>
    </w:p>
    <w:p w14:paraId="7BC43856"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2.4</w:t>
      </w:r>
      <w:r w:rsidRPr="004F540B">
        <w:rPr>
          <w:rFonts w:asciiTheme="minorHAnsi" w:eastAsiaTheme="minorEastAsia" w:hAnsiTheme="minorHAnsi" w:cstheme="minorBidi"/>
          <w:sz w:val="22"/>
          <w:szCs w:val="22"/>
          <w:lang w:val="en-US"/>
        </w:rPr>
        <w:tab/>
      </w:r>
      <w:r w:rsidRPr="004F540B">
        <w:rPr>
          <w:lang w:val="en-US"/>
        </w:rPr>
        <w:t>Retry</w:t>
      </w:r>
      <w:r w:rsidRPr="004F540B">
        <w:rPr>
          <w:lang w:val="en-US"/>
        </w:rPr>
        <w:tab/>
      </w:r>
      <w:r>
        <w:fldChar w:fldCharType="begin"/>
      </w:r>
      <w:r w:rsidRPr="004F540B">
        <w:rPr>
          <w:lang w:val="en-US"/>
        </w:rPr>
        <w:instrText xml:space="preserve"> PAGEREF _Toc25247598 \h </w:instrText>
      </w:r>
      <w:r>
        <w:fldChar w:fldCharType="separate"/>
      </w:r>
      <w:r w:rsidRPr="004F540B">
        <w:rPr>
          <w:lang w:val="en-US"/>
        </w:rPr>
        <w:t>23</w:t>
      </w:r>
      <w:r>
        <w:fldChar w:fldCharType="end"/>
      </w:r>
    </w:p>
    <w:p w14:paraId="31B244E3"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lastRenderedPageBreak/>
        <w:t>4.2.5</w:t>
      </w:r>
      <w:r w:rsidRPr="004F540B">
        <w:rPr>
          <w:rFonts w:asciiTheme="minorHAnsi" w:eastAsiaTheme="minorEastAsia" w:hAnsiTheme="minorHAnsi" w:cstheme="minorBidi"/>
          <w:sz w:val="22"/>
          <w:szCs w:val="22"/>
          <w:lang w:val="en-US"/>
        </w:rPr>
        <w:tab/>
      </w:r>
      <w:r w:rsidRPr="004F540B">
        <w:rPr>
          <w:lang w:val="en-US"/>
        </w:rPr>
        <w:t>Rate Limiting</w:t>
      </w:r>
      <w:r w:rsidRPr="004F540B">
        <w:rPr>
          <w:lang w:val="en-US"/>
        </w:rPr>
        <w:tab/>
      </w:r>
      <w:r>
        <w:fldChar w:fldCharType="begin"/>
      </w:r>
      <w:r w:rsidRPr="004F540B">
        <w:rPr>
          <w:lang w:val="en-US"/>
        </w:rPr>
        <w:instrText xml:space="preserve"> PAGEREF _Toc25247599 \h </w:instrText>
      </w:r>
      <w:r>
        <w:fldChar w:fldCharType="separate"/>
      </w:r>
      <w:r w:rsidRPr="004F540B">
        <w:rPr>
          <w:lang w:val="en-US"/>
        </w:rPr>
        <w:t>23</w:t>
      </w:r>
      <w:r>
        <w:fldChar w:fldCharType="end"/>
      </w:r>
    </w:p>
    <w:p w14:paraId="1F0985DE" w14:textId="77777777" w:rsidR="004F540B" w:rsidRDefault="004F540B">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5247600 \h </w:instrText>
      </w:r>
      <w:r>
        <w:fldChar w:fldCharType="separate"/>
      </w:r>
      <w:r>
        <w:t>24</w:t>
      </w:r>
      <w:r>
        <w:fldChar w:fldCharType="end"/>
      </w:r>
    </w:p>
    <w:p w14:paraId="4B61617A" w14:textId="77777777" w:rsidR="004F540B" w:rsidRDefault="004F540B">
      <w:pPr>
        <w:pStyle w:val="Verzeichnis3"/>
        <w:rPr>
          <w:rFonts w:asciiTheme="minorHAnsi" w:eastAsiaTheme="minorEastAsia" w:hAnsiTheme="minorHAnsi" w:cstheme="minorBidi"/>
          <w:sz w:val="22"/>
          <w:szCs w:val="22"/>
        </w:rPr>
      </w:pPr>
      <w:r>
        <w:t>4.3.1</w:t>
      </w:r>
      <w:r>
        <w:rPr>
          <w:rFonts w:asciiTheme="minorHAnsi" w:eastAsiaTheme="minorEastAsia" w:hAnsiTheme="minorHAnsi" w:cstheme="minorBidi"/>
          <w:sz w:val="22"/>
          <w:szCs w:val="22"/>
        </w:rPr>
        <w:tab/>
      </w:r>
      <w:r>
        <w:t>Verteilte anfragen Verfolgung/Überwachung (Distributed tracing)</w:t>
      </w:r>
      <w:r>
        <w:tab/>
      </w:r>
      <w:r>
        <w:fldChar w:fldCharType="begin"/>
      </w:r>
      <w:r>
        <w:instrText xml:space="preserve"> PAGEREF _Toc25247601 \h </w:instrText>
      </w:r>
      <w:r>
        <w:fldChar w:fldCharType="separate"/>
      </w:r>
      <w:r>
        <w:t>24</w:t>
      </w:r>
      <w:r>
        <w:fldChar w:fldCharType="end"/>
      </w:r>
    </w:p>
    <w:p w14:paraId="71E55843"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4.4</w:t>
      </w:r>
      <w:r w:rsidRPr="004F540B">
        <w:rPr>
          <w:rFonts w:asciiTheme="minorHAnsi" w:eastAsiaTheme="minorEastAsia" w:hAnsiTheme="minorHAnsi" w:cstheme="minorBidi"/>
          <w:sz w:val="22"/>
          <w:szCs w:val="22"/>
          <w:lang w:val="en-US"/>
        </w:rPr>
        <w:tab/>
      </w:r>
      <w:r w:rsidRPr="004F540B">
        <w:rPr>
          <w:lang w:val="en-US"/>
        </w:rPr>
        <w:t>Service discovery</w:t>
      </w:r>
      <w:r w:rsidRPr="004F540B">
        <w:rPr>
          <w:lang w:val="en-US"/>
        </w:rPr>
        <w:tab/>
      </w:r>
      <w:r>
        <w:fldChar w:fldCharType="begin"/>
      </w:r>
      <w:r w:rsidRPr="004F540B">
        <w:rPr>
          <w:lang w:val="en-US"/>
        </w:rPr>
        <w:instrText xml:space="preserve"> PAGEREF _Toc25247602 \h </w:instrText>
      </w:r>
      <w:r>
        <w:fldChar w:fldCharType="separate"/>
      </w:r>
      <w:r w:rsidRPr="004F540B">
        <w:rPr>
          <w:lang w:val="en-US"/>
        </w:rPr>
        <w:t>26</w:t>
      </w:r>
      <w:r>
        <w:fldChar w:fldCharType="end"/>
      </w:r>
    </w:p>
    <w:p w14:paraId="06780578"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4.1</w:t>
      </w:r>
      <w:r w:rsidRPr="004F540B">
        <w:rPr>
          <w:rFonts w:asciiTheme="minorHAnsi" w:eastAsiaTheme="minorEastAsia" w:hAnsiTheme="minorHAnsi" w:cstheme="minorBidi"/>
          <w:sz w:val="22"/>
          <w:szCs w:val="22"/>
          <w:lang w:val="en-US"/>
        </w:rPr>
        <w:tab/>
      </w:r>
      <w:r w:rsidRPr="004F540B">
        <w:rPr>
          <w:lang w:val="en-US"/>
        </w:rPr>
        <w:t>Service discovery</w:t>
      </w:r>
      <w:r w:rsidRPr="004F540B">
        <w:rPr>
          <w:lang w:val="en-US"/>
        </w:rPr>
        <w:tab/>
      </w:r>
      <w:r>
        <w:fldChar w:fldCharType="begin"/>
      </w:r>
      <w:r w:rsidRPr="004F540B">
        <w:rPr>
          <w:lang w:val="en-US"/>
        </w:rPr>
        <w:instrText xml:space="preserve"> PAGEREF _Toc25247603 \h </w:instrText>
      </w:r>
      <w:r>
        <w:fldChar w:fldCharType="separate"/>
      </w:r>
      <w:r w:rsidRPr="004F540B">
        <w:rPr>
          <w:lang w:val="en-US"/>
        </w:rPr>
        <w:t>26</w:t>
      </w:r>
      <w:r>
        <w:fldChar w:fldCharType="end"/>
      </w:r>
    </w:p>
    <w:p w14:paraId="45767B46"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4.5</w:t>
      </w:r>
      <w:r w:rsidRPr="004F540B">
        <w:rPr>
          <w:rFonts w:asciiTheme="minorHAnsi" w:eastAsiaTheme="minorEastAsia" w:hAnsiTheme="minorHAnsi" w:cstheme="minorBidi"/>
          <w:sz w:val="22"/>
          <w:szCs w:val="22"/>
          <w:lang w:val="en-US"/>
        </w:rPr>
        <w:tab/>
      </w:r>
      <w:r w:rsidRPr="004F540B">
        <w:rPr>
          <w:lang w:val="en-US"/>
        </w:rPr>
        <w:t>Vereinheitlichte Systeme</w:t>
      </w:r>
      <w:r w:rsidRPr="004F540B">
        <w:rPr>
          <w:lang w:val="en-US"/>
        </w:rPr>
        <w:tab/>
      </w:r>
      <w:r>
        <w:fldChar w:fldCharType="begin"/>
      </w:r>
      <w:r w:rsidRPr="004F540B">
        <w:rPr>
          <w:lang w:val="en-US"/>
        </w:rPr>
        <w:instrText xml:space="preserve"> PAGEREF _Toc25247604 \h </w:instrText>
      </w:r>
      <w:r>
        <w:fldChar w:fldCharType="separate"/>
      </w:r>
      <w:r w:rsidRPr="004F540B">
        <w:rPr>
          <w:lang w:val="en-US"/>
        </w:rPr>
        <w:t>28</w:t>
      </w:r>
      <w:r>
        <w:fldChar w:fldCharType="end"/>
      </w:r>
    </w:p>
    <w:p w14:paraId="6D640C7C" w14:textId="77777777" w:rsidR="004F540B" w:rsidRDefault="004F540B">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5247605 \h </w:instrText>
      </w:r>
      <w:r>
        <w:fldChar w:fldCharType="separate"/>
      </w:r>
      <w:r>
        <w:t>28</w:t>
      </w:r>
      <w:r>
        <w:fldChar w:fldCharType="end"/>
      </w:r>
    </w:p>
    <w:p w14:paraId="323FEC01" w14:textId="77777777" w:rsidR="004F540B" w:rsidRDefault="004F540B">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5247606 \h </w:instrText>
      </w:r>
      <w:r>
        <w:fldChar w:fldCharType="separate"/>
      </w:r>
      <w:r>
        <w:t>29</w:t>
      </w:r>
      <w:r>
        <w:fldChar w:fldCharType="end"/>
      </w:r>
    </w:p>
    <w:p w14:paraId="594DBF0C" w14:textId="77777777" w:rsidR="004F540B" w:rsidRDefault="004F540B">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5247607 \h </w:instrText>
      </w:r>
      <w:r>
        <w:fldChar w:fldCharType="separate"/>
      </w:r>
      <w:r>
        <w:t>29</w:t>
      </w:r>
      <w:r>
        <w:fldChar w:fldCharType="end"/>
      </w:r>
    </w:p>
    <w:p w14:paraId="16A723A7" w14:textId="77777777" w:rsidR="004F540B" w:rsidRDefault="004F540B">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5247608 \h </w:instrText>
      </w:r>
      <w:r>
        <w:fldChar w:fldCharType="separate"/>
      </w:r>
      <w:r>
        <w:t>29</w:t>
      </w:r>
      <w:r>
        <w:fldChar w:fldCharType="end"/>
      </w:r>
    </w:p>
    <w:p w14:paraId="250F6D8D" w14:textId="77777777" w:rsidR="004F540B" w:rsidRDefault="004F540B">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5247609 \h </w:instrText>
      </w:r>
      <w:r>
        <w:fldChar w:fldCharType="separate"/>
      </w:r>
      <w:r>
        <w:t>29</w:t>
      </w:r>
      <w:r>
        <w:fldChar w:fldCharType="end"/>
      </w:r>
    </w:p>
    <w:p w14:paraId="5BEA7052" w14:textId="77777777" w:rsidR="004F540B" w:rsidRDefault="004F540B">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5247610 \h </w:instrText>
      </w:r>
      <w:r>
        <w:fldChar w:fldCharType="separate"/>
      </w:r>
      <w:r>
        <w:t>30</w:t>
      </w:r>
      <w:r>
        <w:fldChar w:fldCharType="end"/>
      </w:r>
    </w:p>
    <w:p w14:paraId="4BE3D92C"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5.1</w:t>
      </w:r>
      <w:r w:rsidRPr="004F540B">
        <w:rPr>
          <w:rFonts w:asciiTheme="minorHAnsi" w:eastAsiaTheme="minorEastAsia" w:hAnsiTheme="minorHAnsi" w:cstheme="minorBidi"/>
          <w:sz w:val="22"/>
          <w:szCs w:val="22"/>
          <w:lang w:val="en-US"/>
        </w:rPr>
        <w:tab/>
      </w:r>
      <w:r w:rsidRPr="004F540B">
        <w:rPr>
          <w:lang w:val="en-US"/>
        </w:rPr>
        <w:t>Das Service-Mesh Istio</w:t>
      </w:r>
      <w:r w:rsidRPr="004F540B">
        <w:rPr>
          <w:lang w:val="en-US"/>
        </w:rPr>
        <w:tab/>
      </w:r>
      <w:r>
        <w:fldChar w:fldCharType="begin"/>
      </w:r>
      <w:r w:rsidRPr="004F540B">
        <w:rPr>
          <w:lang w:val="en-US"/>
        </w:rPr>
        <w:instrText xml:space="preserve"> PAGEREF _Toc25247611 \h </w:instrText>
      </w:r>
      <w:r>
        <w:fldChar w:fldCharType="separate"/>
      </w:r>
      <w:r w:rsidRPr="004F540B">
        <w:rPr>
          <w:lang w:val="en-US"/>
        </w:rPr>
        <w:t>30</w:t>
      </w:r>
      <w:r>
        <w:fldChar w:fldCharType="end"/>
      </w:r>
    </w:p>
    <w:p w14:paraId="7F0F4F96"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5.1.1</w:t>
      </w:r>
      <w:r w:rsidRPr="004F540B">
        <w:rPr>
          <w:rFonts w:asciiTheme="minorHAnsi" w:eastAsiaTheme="minorEastAsia" w:hAnsiTheme="minorHAnsi" w:cstheme="minorBidi"/>
          <w:sz w:val="22"/>
          <w:szCs w:val="22"/>
          <w:lang w:val="en-US"/>
        </w:rPr>
        <w:tab/>
      </w:r>
      <w:r w:rsidRPr="004F540B">
        <w:rPr>
          <w:lang w:val="en-US"/>
        </w:rPr>
        <w:t>Istio Architecture</w:t>
      </w:r>
      <w:r w:rsidRPr="004F540B">
        <w:rPr>
          <w:lang w:val="en-US"/>
        </w:rPr>
        <w:tab/>
      </w:r>
      <w:r>
        <w:fldChar w:fldCharType="begin"/>
      </w:r>
      <w:r w:rsidRPr="004F540B">
        <w:rPr>
          <w:lang w:val="en-US"/>
        </w:rPr>
        <w:instrText xml:space="preserve"> PAGEREF _Toc25247612 \h </w:instrText>
      </w:r>
      <w:r>
        <w:fldChar w:fldCharType="separate"/>
      </w:r>
      <w:r w:rsidRPr="004F540B">
        <w:rPr>
          <w:lang w:val="en-US"/>
        </w:rPr>
        <w:t>30</w:t>
      </w:r>
      <w:r>
        <w:fldChar w:fldCharType="end"/>
      </w:r>
    </w:p>
    <w:p w14:paraId="096D2F32" w14:textId="77777777" w:rsidR="004F540B" w:rsidRDefault="004F540B">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5247613 \h </w:instrText>
      </w:r>
      <w:r>
        <w:fldChar w:fldCharType="separate"/>
      </w:r>
      <w:r>
        <w:t>30</w:t>
      </w:r>
      <w:r>
        <w:fldChar w:fldCharType="end"/>
      </w:r>
    </w:p>
    <w:p w14:paraId="3CB854D3" w14:textId="77777777" w:rsidR="004F540B" w:rsidRDefault="004F540B">
      <w:pPr>
        <w:pStyle w:val="Verzeichnis1"/>
        <w:rPr>
          <w:rFonts w:asciiTheme="minorHAnsi" w:eastAsiaTheme="minorEastAsia" w:hAnsiTheme="minorHAnsi" w:cstheme="minorBidi"/>
          <w:b w:val="0"/>
          <w:sz w:val="22"/>
          <w:szCs w:val="22"/>
        </w:rPr>
      </w:pPr>
      <w:r w:rsidRPr="004F540B">
        <w:t>6</w:t>
      </w:r>
      <w:r>
        <w:rPr>
          <w:rFonts w:asciiTheme="minorHAnsi" w:eastAsiaTheme="minorEastAsia" w:hAnsiTheme="minorHAnsi" w:cstheme="minorBidi"/>
          <w:b w:val="0"/>
          <w:sz w:val="22"/>
          <w:szCs w:val="22"/>
        </w:rPr>
        <w:tab/>
      </w:r>
      <w:r w:rsidRPr="004F540B">
        <w:t>Notizen</w:t>
      </w:r>
      <w:r>
        <w:tab/>
      </w:r>
      <w:r>
        <w:fldChar w:fldCharType="begin"/>
      </w:r>
      <w:r>
        <w:instrText xml:space="preserve"> PAGEREF _Toc25247614 \h </w:instrText>
      </w:r>
      <w:r>
        <w:fldChar w:fldCharType="separate"/>
      </w:r>
      <w:r>
        <w:t>33</w:t>
      </w:r>
      <w:r>
        <w:fldChar w:fldCharType="end"/>
      </w:r>
    </w:p>
    <w:p w14:paraId="069AFD52" w14:textId="77777777" w:rsidR="004F540B" w:rsidRDefault="004F540B">
      <w:pPr>
        <w:pStyle w:val="Verzeichnis1"/>
        <w:rPr>
          <w:rFonts w:asciiTheme="minorHAnsi" w:eastAsiaTheme="minorEastAsia" w:hAnsiTheme="minorHAnsi" w:cstheme="minorBidi"/>
          <w:b w:val="0"/>
          <w:sz w:val="22"/>
          <w:szCs w:val="22"/>
        </w:rPr>
      </w:pPr>
      <w:r w:rsidRPr="004F540B">
        <w:t>7</w:t>
      </w:r>
      <w:r>
        <w:rPr>
          <w:rFonts w:asciiTheme="minorHAnsi" w:eastAsiaTheme="minorEastAsia" w:hAnsiTheme="minorHAnsi" w:cstheme="minorBidi"/>
          <w:b w:val="0"/>
          <w:sz w:val="22"/>
          <w:szCs w:val="22"/>
        </w:rPr>
        <w:tab/>
      </w:r>
      <w:r w:rsidRPr="004F540B">
        <w:t>Mögliche Quellen</w:t>
      </w:r>
      <w:r>
        <w:tab/>
      </w:r>
      <w:r>
        <w:fldChar w:fldCharType="begin"/>
      </w:r>
      <w:r>
        <w:instrText xml:space="preserve"> PAGEREF _Toc25247615 \h </w:instrText>
      </w:r>
      <w:r>
        <w:fldChar w:fldCharType="separate"/>
      </w:r>
      <w:r>
        <w:t>34</w:t>
      </w:r>
      <w:r>
        <w:fldChar w:fldCharType="end"/>
      </w:r>
    </w:p>
    <w:p w14:paraId="02F4DE07" w14:textId="77777777" w:rsidR="004F540B" w:rsidRDefault="004F540B">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5247616 \h </w:instrText>
      </w:r>
      <w:r>
        <w:fldChar w:fldCharType="separate"/>
      </w:r>
      <w:r>
        <w:t>35</w:t>
      </w:r>
      <w:r>
        <w:fldChar w:fldCharType="end"/>
      </w:r>
    </w:p>
    <w:p w14:paraId="06F65E9B" w14:textId="77777777" w:rsidR="004F540B" w:rsidRDefault="004F540B">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5247617 \h </w:instrText>
      </w:r>
      <w:r>
        <w:fldChar w:fldCharType="separate"/>
      </w:r>
      <w:r>
        <w:t>36</w:t>
      </w:r>
      <w:r>
        <w:fldChar w:fldCharType="end"/>
      </w:r>
    </w:p>
    <w:p w14:paraId="34980C4B" w14:textId="77777777" w:rsidR="004F540B" w:rsidRDefault="004F540B">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5247618 \h </w:instrText>
      </w:r>
      <w:r>
        <w:fldChar w:fldCharType="separate"/>
      </w:r>
      <w:r>
        <w:t>37</w:t>
      </w:r>
      <w:r>
        <w:fldChar w:fldCharType="end"/>
      </w:r>
    </w:p>
    <w:p w14:paraId="481C7B9E" w14:textId="77777777" w:rsidR="004F540B" w:rsidRDefault="004F540B">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5247619 \h </w:instrText>
      </w:r>
      <w:r>
        <w:fldChar w:fldCharType="separate"/>
      </w:r>
      <w:r>
        <w:t>38</w:t>
      </w:r>
      <w:r>
        <w:fldChar w:fldCharType="end"/>
      </w:r>
    </w:p>
    <w:p w14:paraId="07BF39F3" w14:textId="77777777" w:rsidR="004F540B" w:rsidRDefault="004F540B">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5247620 \h </w:instrText>
      </w:r>
      <w:r>
        <w:fldChar w:fldCharType="separate"/>
      </w:r>
      <w:r>
        <w:t>39</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7" w:name="_Toc25247573"/>
      <w:r>
        <w:t>Abbildungsverzeichnis</w:t>
      </w:r>
      <w:bookmarkEnd w:id="7"/>
    </w:p>
    <w:p w14:paraId="7FDAA81F" w14:textId="77777777" w:rsidR="004F540B"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4F540B">
        <w:t>Abbildung 1 Monolith gegen Microservices Quelle: Eigene Darstellung</w:t>
      </w:r>
      <w:r w:rsidR="004F540B">
        <w:tab/>
      </w:r>
      <w:r w:rsidR="004F540B">
        <w:fldChar w:fldCharType="begin"/>
      </w:r>
      <w:r w:rsidR="004F540B">
        <w:instrText xml:space="preserve"> PAGEREF _Toc25247535 \h </w:instrText>
      </w:r>
      <w:r w:rsidR="004F540B">
        <w:fldChar w:fldCharType="separate"/>
      </w:r>
      <w:r w:rsidR="004F540B">
        <w:t>10</w:t>
      </w:r>
      <w:r w:rsidR="004F540B">
        <w:fldChar w:fldCharType="end"/>
      </w:r>
    </w:p>
    <w:p w14:paraId="027099D6" w14:textId="77777777" w:rsidR="004F540B" w:rsidRDefault="004F540B">
      <w:pPr>
        <w:pStyle w:val="Abbildungsverzeichnis"/>
        <w:rPr>
          <w:rFonts w:asciiTheme="minorHAnsi" w:eastAsiaTheme="minorEastAsia" w:hAnsiTheme="minorHAnsi" w:cstheme="minorBidi"/>
          <w:sz w:val="22"/>
          <w:szCs w:val="22"/>
        </w:rPr>
      </w:pPr>
      <w:r>
        <w:t xml:space="preserve">Abbildung 2 Docker – Beginner’s Guide – Part 1: Images &amp; Containers (Quelle: </w:t>
      </w:r>
      <w:r w:rsidRPr="00A27626">
        <w:rPr>
          <w:color w:val="0000FF"/>
          <w:u w:val="single"/>
        </w:rPr>
        <w:t>https://codingthesmartway.com/wp-content/uploads/2019/02/010-1024x500.png</w:t>
      </w:r>
      <w:r>
        <w:t>)</w:t>
      </w:r>
      <w:r>
        <w:tab/>
      </w:r>
      <w:r>
        <w:fldChar w:fldCharType="begin"/>
      </w:r>
      <w:r>
        <w:instrText xml:space="preserve"> PAGEREF _Toc25247536 \h </w:instrText>
      </w:r>
      <w:r>
        <w:fldChar w:fldCharType="separate"/>
      </w:r>
      <w:r>
        <w:t>12</w:t>
      </w:r>
      <w:r>
        <w:fldChar w:fldCharType="end"/>
      </w:r>
    </w:p>
    <w:p w14:paraId="56F5FE89" w14:textId="10E94973" w:rsidR="00284FA6" w:rsidRDefault="001D3707">
      <w:r>
        <w:rPr>
          <w:b/>
          <w:bCs/>
          <w:noProof/>
        </w:rPr>
        <w:fldChar w:fldCharType="end"/>
      </w:r>
    </w:p>
    <w:p w14:paraId="3632BD44" w14:textId="77777777" w:rsidR="00284FA6" w:rsidRDefault="00284FA6">
      <w:pPr>
        <w:pStyle w:val="berschrift1"/>
        <w:pageBreakBefore w:val="0"/>
        <w:numPr>
          <w:ilvl w:val="0"/>
          <w:numId w:val="0"/>
        </w:numPr>
      </w:pPr>
      <w:bookmarkStart w:id="8" w:name="_Toc25247574"/>
      <w:r>
        <w:t>Tabellenverzeichnis</w:t>
      </w:r>
      <w:bookmarkEnd w:id="8"/>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048B0B" w14:textId="77777777" w:rsidR="004F540B" w:rsidRDefault="00284FA6" w:rsidP="008C5CD2">
      <w:pPr>
        <w:pStyle w:val="berschrift1"/>
        <w:pageBreakBefore w:val="0"/>
        <w:numPr>
          <w:ilvl w:val="0"/>
          <w:numId w:val="0"/>
        </w:numPr>
        <w:rPr>
          <w:noProof/>
        </w:rPr>
      </w:pPr>
      <w:r>
        <w:fldChar w:fldCharType="end"/>
      </w:r>
      <w:bookmarkStart w:id="9" w:name="_Toc25247575"/>
      <w:r w:rsidR="008C5CD2">
        <w:t>Codeverzeichnis</w:t>
      </w:r>
      <w:bookmarkEnd w:id="9"/>
      <w:r w:rsidR="008C5CD2">
        <w:fldChar w:fldCharType="begin"/>
      </w:r>
      <w:r w:rsidR="008C5CD2">
        <w:instrText xml:space="preserve"> TOC \h \z \c "Codeteil" </w:instrText>
      </w:r>
      <w:r w:rsidR="008C5CD2">
        <w:fldChar w:fldCharType="separate"/>
      </w:r>
    </w:p>
    <w:p w14:paraId="756D131D" w14:textId="77777777" w:rsidR="00284FA6" w:rsidRDefault="004F540B">
      <w:pPr>
        <w:pStyle w:val="berschrift1"/>
        <w:numPr>
          <w:ilvl w:val="0"/>
          <w:numId w:val="0"/>
        </w:numPr>
      </w:pPr>
      <w:bookmarkStart w:id="10" w:name="_Toc25247576"/>
      <w:r>
        <w:rPr>
          <w:b w:val="0"/>
          <w:bCs/>
          <w:noProof/>
        </w:rPr>
        <w:lastRenderedPageBreak/>
        <w:t>Es konnten keine Einträge für ein Abbildungsverzeichnis gefunden werden.</w:t>
      </w:r>
      <w:r w:rsidR="008C5CD2">
        <w:fldChar w:fldCharType="end"/>
      </w:r>
      <w:r w:rsidR="00284FA6">
        <w:t>Abkürzungsverzeichnis</w:t>
      </w:r>
      <w:bookmarkEnd w:id="10"/>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1" w:name="_Ref490562273"/>
      <w:bookmarkStart w:id="12" w:name="_Toc25247577"/>
      <w:r>
        <w:lastRenderedPageBreak/>
        <w:t>Überblick</w:t>
      </w:r>
      <w:bookmarkEnd w:id="11"/>
      <w:bookmarkEnd w:id="12"/>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9CA9B09"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xml:space="preserve">. Abstürze  von Services sollten keine Kettenreaktion auslösen und das Gesamtsystem mit hinabreisen. Bei auftretenden Fehlern sollte auf Fallbacks zurückgegriffen werden, falls dies Business technisch möglich ist. Kontinuierliche „Healthchecks“(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0195C2ED" w14:textId="6095F623" w:rsidR="00A72970" w:rsidRPr="005F78C6" w:rsidRDefault="00A72970" w:rsidP="00A72970">
      <w:pPr>
        <w:rPr>
          <w:color w:val="FF0000"/>
        </w:rPr>
      </w:pPr>
      <w:r w:rsidRPr="005F78C6">
        <w:rPr>
          <w:color w:val="FF0000"/>
        </w:rPr>
        <w:t xml:space="preserve">Um eine möglichst geschickte Verwaltung von Updates zu </w:t>
      </w:r>
      <w:r w:rsidR="003A6A24" w:rsidRPr="005F78C6">
        <w:rPr>
          <w:color w:val="FF0000"/>
        </w:rPr>
        <w:t>gewährleisten</w:t>
      </w:r>
      <w:r w:rsidRPr="005F78C6">
        <w:rPr>
          <w:color w:val="FF0000"/>
        </w:rPr>
        <w:t>, sollte man auf keinen Fall, auf einen zentralen</w:t>
      </w:r>
      <w:r w:rsidR="005F78C6" w:rsidRPr="005F78C6">
        <w:rPr>
          <w:color w:val="FF0000"/>
        </w:rPr>
        <w:t xml:space="preserve"> Konfigurationspunkt verzichten. Dies gewährleistet das</w:t>
      </w:r>
      <w:r w:rsidRPr="005F78C6">
        <w:rPr>
          <w:color w:val="FF0000"/>
        </w:rPr>
        <w:t xml:space="preserve"> Updates auf Vielerlei Services gleichzeitig </w:t>
      </w:r>
      <w:r w:rsidR="005F78C6" w:rsidRPr="005F78C6">
        <w:rPr>
          <w:color w:val="FF0000"/>
        </w:rPr>
        <w:t>verändert</w:t>
      </w:r>
      <w:r w:rsidRPr="005F78C6">
        <w:rPr>
          <w:color w:val="FF0000"/>
        </w:rPr>
        <w:t xml:space="preserve"> werden</w:t>
      </w:r>
      <w:r w:rsidR="005F78C6" w:rsidRPr="005F78C6">
        <w:rPr>
          <w:color w:val="FF0000"/>
        </w:rPr>
        <w:t xml:space="preserve"> können</w:t>
      </w:r>
      <w:r w:rsidRPr="005F78C6">
        <w:rPr>
          <w:color w:val="FF0000"/>
        </w:rPr>
        <w:t>, ohne ein durcheinander zu verursachen.</w:t>
      </w:r>
      <w:r w:rsidR="005F78C6">
        <w:rPr>
          <w:color w:val="FF0000"/>
        </w:rPr>
        <w:t xml:space="preserve"> (Noch nicht in der Thesis)</w:t>
      </w:r>
    </w:p>
    <w:p w14:paraId="66F4B1C2" w14:textId="1919BC8B" w:rsidR="0084790F"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w:t>
      </w:r>
      <w:r w:rsidR="0006211D">
        <w:lastRenderedPageBreak/>
        <w:t>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wird untersucht wie die Kommunikation in einem verteilten System sich verändert bzw. welche Probleme hierbei auftreten und diese dementsprechend bestimmt also gesteuert werden kann. Es sollen in Folge dessen unterschiedliche weit 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in diesem Bereich füllen würde.</w:t>
      </w:r>
    </w:p>
    <w:p w14:paraId="0B62E3EF" w14:textId="77777777" w:rsidR="00BF0CEC" w:rsidRDefault="00BF0CEC" w:rsidP="00A72970"/>
    <w:p w14:paraId="6BCF0D95" w14:textId="39D4A8A7" w:rsidR="00BF0CEC" w:rsidRDefault="00BF0CEC" w:rsidP="00A72970">
      <w:r>
        <w:t>To be changed</w:t>
      </w:r>
    </w:p>
    <w:p w14:paraId="2E56E1C4" w14:textId="77777777" w:rsidR="00BF0CEC" w:rsidRPr="00A72970" w:rsidRDefault="00BF0CEC" w:rsidP="00A72970"/>
    <w:p w14:paraId="0617FCA7" w14:textId="028325F3" w:rsidR="0062608E" w:rsidRDefault="00A72970" w:rsidP="00A72970">
      <w:pPr>
        <w:pStyle w:val="berschrift1"/>
      </w:pPr>
      <w:bookmarkStart w:id="13" w:name="_Ref25054358"/>
      <w:bookmarkStart w:id="14" w:name="_Ref25054372"/>
      <w:bookmarkStart w:id="15" w:name="_Toc25247578"/>
      <w:r>
        <w:lastRenderedPageBreak/>
        <w:t>Microservices</w:t>
      </w:r>
      <w:bookmarkEnd w:id="13"/>
      <w:bookmarkEnd w:id="14"/>
      <w:bookmarkEnd w:id="15"/>
    </w:p>
    <w:p w14:paraId="381020A9" w14:textId="47EA31FE" w:rsidR="004F540B" w:rsidRDefault="004F540B" w:rsidP="004F540B">
      <w:pPr>
        <w:pStyle w:val="berschrift2"/>
      </w:pPr>
      <w:r>
        <w:t>Wieso Microservices</w:t>
      </w:r>
    </w:p>
    <w:p w14:paraId="7E00EA8E" w14:textId="70E45EA2" w:rsidR="001B0E62" w:rsidRPr="00C67B55" w:rsidRDefault="00C67B55" w:rsidP="00BF0CEC">
      <w:r>
        <w:t>Der Ursprung von Microservices entstammt aus Problemen welche mit bisherigen Monolithischen Architekturen nicht mehr zu bewältigen waren</w:t>
      </w:r>
      <w:bookmarkStart w:id="16" w:name="_CTVK001b7b24205014243038688b9b037979e63"/>
      <w:r>
        <w:t xml:space="preserve">. </w:t>
      </w:r>
      <w:r w:rsidRPr="00C67B55">
        <w:rPr>
          <w:lang w:val="en-US"/>
        </w:rPr>
        <w:t>“The many things that you would like to see happening in a good software environment couldn’t be done anymore</w:t>
      </w:r>
      <w:bookmarkEnd w:id="16"/>
      <w:r w:rsidRPr="00C67B55">
        <w:rPr>
          <w:lang w:val="en-US"/>
        </w:rPr>
        <w:t>.</w:t>
      </w:r>
      <w:r w:rsidR="00730ED2">
        <w:rPr>
          <w:lang w:val="en-US"/>
        </w:rPr>
        <w:t xml:space="preserve"> </w:t>
      </w:r>
      <w:r w:rsidRPr="00C67B55">
        <w:rPr>
          <w:lang w:val="en-US"/>
        </w:rPr>
        <w:t>“</w:t>
      </w:r>
      <w:bookmarkStart w:id="17" w:name="_CTVK0013db81ba8d9034e7bbe70a0bc9f2b8174"/>
      <w:r w:rsidR="00730ED2" w:rsidRPr="00730ED2">
        <w:rPr>
          <w:lang w:val="en-US"/>
        </w:rPr>
        <w:t>The many things that you would like to see happening in a good software environment couldn’t be done anymore</w:t>
      </w:r>
      <w:bookmarkEnd w:id="17"/>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EndPr/>
        <w:sdtContent>
          <w:r w:rsidR="00730ED2">
            <w:fldChar w:fldCharType="begin"/>
          </w:r>
          <w:r w:rsidR="00041BB4">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x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IwMTktMTEtMjFUMTQ6NTU6MTUiLCJNb2RpZmllZEJ5IjoiX0dlcnJpdCBXSWxkZXJtdXRoIiwiSWQiOiI5OTE4ZTI0Yi02ODUyLTQ3NDYtYWE4Mi04Yjc3OWUwMzE5NzEiLCJNb2RpZmllZE9uIjoiMjAxOS0xMS0yMVQxNDo1NToxNS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S0yNVQxNjo0MjozNS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NiZTc5NTY3YS1lMjZkLTRmOWYtYmQ3MC1mNmJjODUxZGFiNGQiLCJUZXh0IjoiKFZvZ2VscyA2LzMwLzIwMDYpIiwiV0FJVmVyc2lvbiI6IjYuMy4wLjAifQ==}</w:instrText>
          </w:r>
          <w:r w:rsidR="00730ED2">
            <w:fldChar w:fldCharType="separate"/>
          </w:r>
          <w:r w:rsidR="00C24308">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8"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8"/>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EndPr/>
        <w:sdtContent>
          <w:r>
            <w:fldChar w:fldCharType="begin"/>
          </w:r>
          <w:r w:rsidR="00041BB4">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x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IwMTktMTEtMjFUMTQ6NTU6MTUiLCJNb2RpZmllZEJ5IjoiX0dlcnJpdCBXSWxkZXJtdXRoIiwiSWQiOiI5OTE4ZTI0Yi02ODUyLTQ3NDYtYWE4Mi04Yjc3OWUwMzE5NzEiLCJNb2RpZmllZE9uIjoiMjAxOS0xMS0yMVQxNDo1NToxNS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S0yNVQxNjo0MjozNS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M2MjMyMjg5Yi05NzdjLTQ0OTAtOTNlNS03ZDYxNzU3NDg3MTUiLCJUZXh0IjoiKFZvZ2VscyA2LzMwLzIwMDYpIiwiV0FJVmVyc2lvbiI6IjYuMy4wLjAifQ==}</w:instrText>
          </w:r>
          <w:r>
            <w:fldChar w:fldCharType="separate"/>
          </w:r>
          <w:r w:rsidR="00C24308">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19" w:name="_Toc25247580"/>
      <w:r>
        <w:t>Monolith</w:t>
      </w:r>
      <w:bookmarkEnd w:id="19"/>
    </w:p>
    <w:p w14:paraId="24B34C3E" w14:textId="6CF6B227" w:rsidR="000512D5" w:rsidRDefault="000512D5" w:rsidP="004F540B">
      <w:pPr>
        <w:pStyle w:val="berschrift3"/>
      </w:pPr>
      <w:r>
        <w:t>Einführung</w:t>
      </w:r>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652608" behindDoc="0" locked="0" layoutInCell="1" allowOverlap="1" wp14:anchorId="390BF659" wp14:editId="4B972B78">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654656" behindDoc="0" locked="0" layoutInCell="1" allowOverlap="1" wp14:anchorId="595B3D61" wp14:editId="682D2A85">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565B8B" w:rsidRPr="008A5BA7" w:rsidRDefault="00565B8B" w:rsidP="00DC2689">
                            <w:pPr>
                              <w:pStyle w:val="Beschriftung"/>
                              <w:rPr>
                                <w:rFonts w:ascii="Arial" w:hAnsi="Arial"/>
                                <w:b/>
                                <w:noProof/>
                                <w:kern w:val="28"/>
                                <w:sz w:val="28"/>
                              </w:rPr>
                            </w:pPr>
                            <w:bookmarkStart w:id="20" w:name="_Toc2524753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65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166BD573" w:rsidR="00565B8B" w:rsidRPr="008A5BA7" w:rsidRDefault="00565B8B" w:rsidP="00DC2689">
                      <w:pPr>
                        <w:pStyle w:val="Beschriftung"/>
                        <w:rPr>
                          <w:rFonts w:ascii="Arial" w:hAnsi="Arial"/>
                          <w:b/>
                          <w:noProof/>
                          <w:kern w:val="28"/>
                          <w:sz w:val="28"/>
                        </w:rPr>
                      </w:pPr>
                      <w:bookmarkStart w:id="21" w:name="_Toc2524753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1"/>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2" w:name="_Ref25054380"/>
      <w:bookmarkStart w:id="23" w:name="_Toc25247581"/>
      <w:r>
        <w:lastRenderedPageBreak/>
        <w:t>Microservices</w:t>
      </w:r>
      <w:bookmarkEnd w:id="22"/>
      <w:bookmarkEnd w:id="23"/>
    </w:p>
    <w:p w14:paraId="4DA36A26" w14:textId="610C1853" w:rsidR="00AC4074" w:rsidRDefault="000512D5" w:rsidP="004F540B">
      <w:pPr>
        <w:pStyle w:val="berschrift3"/>
      </w:pPr>
      <w:r>
        <w:t>Einführung</w:t>
      </w:r>
    </w:p>
    <w:p w14:paraId="4CBD1AA0" w14:textId="50781B98"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4" w:name="_CTVK001abfa0279fce7493293ce73e71a9783af"/>
      <w:r w:rsidR="00A02EAE" w:rsidRPr="00A02EAE">
        <w:rPr>
          <w:lang w:val="en-US"/>
        </w:rPr>
        <w:t>„</w:t>
      </w:r>
      <w:r w:rsidR="00A02EAE" w:rsidRPr="00A02EAE">
        <w:rPr>
          <w:color w:val="000000"/>
          <w:szCs w:val="24"/>
          <w:lang w:val="en-US"/>
        </w:rPr>
        <w:t>The best choice for running a microservices application architecture is application containers</w:t>
      </w:r>
      <w:bookmarkEnd w:id="24"/>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EndPr/>
        <w:sdtContent>
          <w:r w:rsidR="00A02EAE">
            <w:rPr>
              <w:color w:val="000000"/>
              <w:szCs w:val="24"/>
            </w:rPr>
            <w:fldChar w:fldCharType="begin"/>
          </w:r>
          <w:r w:rsidR="00041BB4">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0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g6NTg6NDMiLCJNb2RpZmllZEJ5IjoiX0dlcnJpdCBXSWxkZXJtdXRoIiwiSWQiOiI3NDBlN2M4Yy01OTZmLTRiYWQtYjdhYS1kOWFlM2MzODNjMGYiLCJNb2RpZmllZE9uIjoiMjAxOS0xMS0yMlQwOD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I6ZmFsc2UsIlNleCI6MCwiQ3JlYXRlZEJ5IjoiX0dlcnJpdCBXSWxkZXJtdXRoIiwiQ3JlYXRlZE9uIjoiMjAxOS0xMS0yMlQwOTo0NzozNiIsIk1vZGlmaWVkQnkiOiJfR2Vycml0IFdJbGRlcm11dGgiLCJJZCI6ImZhNjA2YTUzLWQyN2ItNDExNy1hMWZhLTBhMDJkZDk1OTU5MSIsIk1vZGlmaWVkT24iOiIyMDE5LTExLTIyVDA5OjQ3OjM2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g6NTg6NDMiLCJNb2RpZmllZEJ5IjoiX0d3aSIsIklkIjoiOGFhYmYwOTQtOWUwYi00NGI5LTkxMDUtYzQyNTVkZTc4MmY0IiwiTW9kaWZpZWRPbiI6IjIwMTktMTEtMjVUMTY6NDI6MzU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C24308">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25" w:name="_CTVK001898127aeb1fb417e8f0adfb0dde01453"/>
      <w:r w:rsidR="00A02EAE" w:rsidRPr="00A02EAE">
        <w:rPr>
          <w:lang w:val="en-US"/>
        </w:rPr>
        <w:t>„Just from an efficiency perspective, containers are a far better choice for a microservices architecture than are VMs</w:t>
      </w:r>
      <w:bookmarkEnd w:id="25"/>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EndPr/>
        <w:sdtContent>
          <w:r w:rsidR="00A02EAE">
            <w:fldChar w:fldCharType="begin"/>
          </w:r>
          <w:r w:rsidR="00041BB4">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0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g6NTg6NDMiLCJNb2RpZmllZEJ5IjoiX0dlcnJpdCBXSWxkZXJtdXRoIiwiSWQiOiI3NDBlN2M4Yy01OTZmLTRiYWQtYjdhYS1kOWFlM2MzODNjMGYiLCJNb2RpZmllZE9uIjoiMjAxOS0xMS0yMlQwOD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I6ZmFsc2UsIlNleCI6MCwiQ3JlYXRlZEJ5IjoiX0dlcnJpdCBXSWxkZXJtdXRoIiwiQ3JlYXRlZE9uIjoiMjAxOS0xMS0yMlQwOTo0NzozNiIsIk1vZGlmaWVkQnkiOiJfR2Vycml0IFdJbGRlcm11dGgiLCJJZCI6ImZhNjA2YTUzLWQyN2ItNDExNy1hMWZhLTBhMDJkZDk1OTU5MSIsIk1vZGlmaWVkT24iOiIyMDE5LTExLTIyVDA5OjQ3OjM2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g6NTg6NDMiLCJNb2RpZmllZEJ5IjoiX0d3aSIsIklkIjoiOGFhYmYwOTQtOWUwYi00NGI5LTkxMDUtYzQyNTVkZTc4MmY0IiwiTW9kaWZpZWRPbiI6IjIwMTktMTEtMjVUMTY6NDI6MzU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C24308">
            <w:t>(Golden 5/2/2017)</w:t>
          </w:r>
          <w:r w:rsidR="00A02EAE">
            <w:fldChar w:fldCharType="end"/>
          </w:r>
        </w:sdtContent>
      </w:sdt>
    </w:p>
    <w:p w14:paraId="4606E0AC" w14:textId="6325478D" w:rsidR="00A56D5D" w:rsidRDefault="00A030D0" w:rsidP="004F540B">
      <w:pPr>
        <w:pStyle w:val="berschrift3"/>
      </w:pPr>
      <w:r>
        <w:rPr>
          <w:noProof/>
        </w:rPr>
        <w:drawing>
          <wp:anchor distT="0" distB="0" distL="114300" distR="114300" simplePos="0" relativeHeight="251659776" behindDoc="0" locked="1" layoutInCell="1" allowOverlap="1" wp14:anchorId="6F8FF664" wp14:editId="39CF674C">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5680" behindDoc="0" locked="1" layoutInCell="1" allowOverlap="1" wp14:anchorId="066564A4" wp14:editId="4C00CA25">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4FE04E80" w:rsidR="00565B8B" w:rsidRPr="00CB63A5" w:rsidRDefault="00565B8B" w:rsidP="00AC4074">
                            <w:pPr>
                              <w:pStyle w:val="Beschriftung"/>
                              <w:rPr>
                                <w:noProof/>
                              </w:rPr>
                            </w:pPr>
                            <w:bookmarkStart w:id="26" w:name="_Toc2524753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0" w:history="1">
                              <w:r>
                                <w:rPr>
                                  <w:rStyle w:val="Hyperlink"/>
                                </w:rPr>
                                <w:t>https://codingthesmartway.com/wp-content/uploads/2019/02/010-1024x500.png</w:t>
                              </w:r>
                            </w:hyperlink>
                            <w:r>
                              <w:t>)</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4FE04E80" w:rsidR="00565B8B" w:rsidRPr="00CB63A5" w:rsidRDefault="00565B8B" w:rsidP="00AC4074">
                      <w:pPr>
                        <w:pStyle w:val="Beschriftung"/>
                        <w:rPr>
                          <w:noProof/>
                        </w:rPr>
                      </w:pPr>
                      <w:bookmarkStart w:id="27" w:name="_Toc2524753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1" w:history="1">
                        <w:r>
                          <w:rPr>
                            <w:rStyle w:val="Hyperlink"/>
                          </w:rPr>
                          <w:t>https://codingthesmartway.com/wp-content/uploads/2019/02/010-1024x500.png</w:t>
                        </w:r>
                      </w:hyperlink>
                      <w:r>
                        <w:t>)</w:t>
                      </w:r>
                      <w:bookmarkEnd w:id="27"/>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28" w:name="_Toc25247582"/>
      <w:r>
        <w:lastRenderedPageBreak/>
        <w:t>Verteilte Systeme</w:t>
      </w:r>
      <w:bookmarkEnd w:id="28"/>
    </w:p>
    <w:p w14:paraId="706FDC7C" w14:textId="32FB8392" w:rsidR="00A77891" w:rsidRDefault="00AC4074" w:rsidP="0055276A">
      <w:pPr>
        <w:pStyle w:val="berschrift2"/>
      </w:pPr>
      <w:bookmarkStart w:id="29" w:name="_Toc25247583"/>
      <w:r>
        <w:t>Definition</w:t>
      </w:r>
      <w:bookmarkEnd w:id="29"/>
    </w:p>
    <w:p w14:paraId="5682862E" w14:textId="03444CD0"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EndPr/>
        <w:sdtContent>
          <w:r>
            <w:fldChar w:fldCharType="begin"/>
          </w:r>
          <w:r w:rsidR="00041BB4">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DowODo1NSIsIk1vZGlmaWVkQnkiOiJfR2Vycml0IFdJbGRlcm11dGgiLCJJZCI6ImY3YjFhNzYxLTdhMjktNDJjOC04YjgxLTA4ZGM1Nzk1OTA3YyIsIk1vZGlmaWVkT24iOiIyMDE5LTExLTIyVDA4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z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jo1O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M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E5LTExLTI1VDE2OjQyOjM1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C24308">
            <w:t>(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30" w:name="_Toc25247584"/>
      <w:bookmarkStart w:id="31" w:name="_Ref25318867"/>
      <w:bookmarkStart w:id="32" w:name="_Ref25318873"/>
      <w:r>
        <w:t>Orchestrierung</w:t>
      </w:r>
      <w:bookmarkEnd w:id="30"/>
      <w:bookmarkEnd w:id="31"/>
      <w:bookmarkEnd w:id="32"/>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Für diese deutlich größere Anzahl an Services benötigen wir neue Werkzeuge, um diesem Wachstum zu beherrschen und möglichst zu automatisieren. Diese Werkzeuge nennt man in der Fachsprache Orchestratoren und werden dafür benutzt diese Container automatisiert zu konfigurieren, koordinieren und zu managen. Sie unterscheiden sich hierbei natürlich in Funktionalität und Handhabung. In unseren Untersuchungen, werden wir zu der Orchestrierungs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33" w:name="_Toc25247585"/>
      <w:r>
        <w:t>Netzwerk/</w:t>
      </w:r>
      <w:r w:rsidR="00D5231B">
        <w:t>Kommunikation</w:t>
      </w:r>
      <w:r w:rsidR="00AC4074">
        <w:t xml:space="preserve"> in einem Verteilten System</w:t>
      </w:r>
      <w:bookmarkEnd w:id="33"/>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34" w:name="_Toc25247586"/>
      <w:r>
        <w:lastRenderedPageBreak/>
        <w:t>Von Fehler Potential zu Robustheit</w:t>
      </w:r>
      <w:bookmarkEnd w:id="34"/>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64BED6AF" w:rsidR="000A12DB" w:rsidRDefault="00FB1FF7" w:rsidP="00DD2BDB">
      <w:sdt>
        <w:sdtPr>
          <w:alias w:val="Don't edit this field"/>
          <w:tag w:val="CitaviPlaceholder#7a90098d-0372-4d67-b34b-51ce2968c90d"/>
          <w:id w:val="433945387"/>
          <w:placeholder>
            <w:docPart w:val="DefaultPlaceholder_1081868574"/>
          </w:placeholder>
        </w:sdtPr>
        <w:sdtEndPr/>
        <w:sdtContent>
          <w:r w:rsidR="000A12DB">
            <w:fldChar w:fldCharType="begin"/>
          </w:r>
          <w:r w:rsidR="00041BB4">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DowOTowOSIsIk1vZGlmaWVkQnkiOiJfR2Vycml0IFdJbGRlcm11dGgiLCJJZCI6ImY1ODNkYTljLTE4NDQtNGJjMy1iYzEyLTFmMjk3NTkzMzgwMCIsIk1vZGlmaWVkT24iOiIyMDE5LTExLTIyVDA4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yNy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xOS0xMS0yNVQxNjo0MjozNS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C24308">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35" w:name="_Toc25247587"/>
      <w:r>
        <w:t>Daten Beständigkeit</w:t>
      </w:r>
      <w:bookmarkEnd w:id="35"/>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36" w:name="_Toc25247588"/>
      <w:r>
        <w:t>Einführung in Kubernetes</w:t>
      </w:r>
      <w:bookmarkEnd w:id="36"/>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37" w:name="_CTVK001b76a6ce3bc9647f185a9cb83eac5d820"/>
      <w:r>
        <w:rPr>
          <w:noProof/>
        </w:rPr>
        <w:drawing>
          <wp:inline distT="0" distB="0" distL="0" distR="0" wp14:anchorId="1D4FBC11" wp14:editId="3392941B">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37"/>
    </w:p>
    <w:p w14:paraId="1FA8111E" w14:textId="642F54A8" w:rsidR="00B640B2" w:rsidRDefault="00B640B2" w:rsidP="00B640B2">
      <w:pPr>
        <w:pStyle w:val="Beschriftung"/>
      </w:pPr>
      <w:bookmarkStart w:id="38" w:name="_Ref25571402"/>
      <w:r w:rsidRPr="006176A7">
        <w:t xml:space="preserve">Abbildung </w:t>
      </w:r>
      <w:r w:rsidR="00545FED">
        <w:rPr>
          <w:noProof/>
        </w:rPr>
        <w:fldChar w:fldCharType="begin"/>
      </w:r>
      <w:r w:rsidR="00545FED">
        <w:rPr>
          <w:noProof/>
        </w:rPr>
        <w:instrText xml:space="preserve"> SEQ Abbildung \* ARABIC </w:instrText>
      </w:r>
      <w:r w:rsidR="00545FED">
        <w:rPr>
          <w:noProof/>
        </w:rPr>
        <w:fldChar w:fldCharType="separate"/>
      </w:r>
      <w:r>
        <w:rPr>
          <w:noProof/>
        </w:rPr>
        <w:t>3</w:t>
      </w:r>
      <w:r w:rsidR="00545FED">
        <w:rPr>
          <w:noProof/>
        </w:rPr>
        <w:fldChar w:fldCharType="end"/>
      </w:r>
      <w:r w:rsidR="00862679">
        <w:t>: Container d</w:t>
      </w:r>
      <w:r w:rsidRPr="006176A7">
        <w:t xml:space="preserve">eployment in Kubernetes </w:t>
      </w:r>
      <w:sdt>
        <w:sdtPr>
          <w:alias w:val="Don't edit this field"/>
          <w:tag w:val="CitaviPlaceholder#f45e38f7-3896-4b00-ab54-a4ab1e6efe0d"/>
          <w:id w:val="479968376"/>
          <w:placeholder>
            <w:docPart w:val="DefaultPlaceholder_1081868574"/>
          </w:placeholder>
        </w:sdtPr>
        <w:sdtEndPr/>
        <w:sdtContent>
          <w:r>
            <w:fldChar w:fldCharType="begin"/>
          </w:r>
          <w:r w:rsidR="00041BB4">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Dk6NDk6MDYiLCJNb2RpZmllZEJ5IjoiX0dlcnJpdCBXSWxkZXJtdXRoIiwiSWQiOiJlMWU4NzIyMS1iMTJjLTRmODMtYmNiYi0wZDM5YjkxNjY4YTQiLCJNb2RpZmllZE9uIjoiMjAxOS0xMS0yMlQwOT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A5OjQ5OjA2IiwiTW9kaWZpZWRCeSI6Il9HZXJyaXQgV0lsZGVybXV0aCIsIklkIjoiNzIxN2I4NjEtMjkzYS00ODViLWJhMjItYjNjZWZlODllOTE2IiwiTW9kaWZpZWRPbiI6IjIwMTktMTEtMjJUMDk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Dk6NDk6MDYiLCJNb2RpZmllZEJ5IjoiX0d3aSIsIklkIjoiNWQ5NDVkZWEtZWEyMS00OTA5LWJiNjAtODA5NzE0OWU5OWIyIiwiTW9kaWZpZWRPbiI6IjIwMTktMTEtMjVUMTY6NDI6MzU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C24308">
            <w:t>(Ushio 2018)</w:t>
          </w:r>
          <w:r>
            <w:fldChar w:fldCharType="end"/>
          </w:r>
        </w:sdtContent>
      </w:sdt>
      <w:bookmarkEnd w:id="38"/>
    </w:p>
    <w:p w14:paraId="34091CF9" w14:textId="7AA79029" w:rsidR="00875F4C" w:rsidRDefault="006176A7" w:rsidP="0041235F">
      <w:r>
        <w:t>Um Container in Kubernetes zu laden sodass diese dort Verwendet werden, wird eine Yaml Datei benötigt welche diese spezifiziert und Unterschiedliche Parameter für diese Festlegt wie z.B. den Namen, den Port, das zu verwendende Image …Durch die Yaml Datei weiß Kubernetes um welche Docker/Azure Images es sich handelt und bezieht bzw. Konfiguriert diese Automatisch. Für diesen Prozess wird die Kubectl verwendet welche lokal Eingerichtet ist und in einer Konfigurationsdatei die nötigen Informationen für das momentane Cluster gespeichert hat. Die Kubectl wird für die Interaktion mit dem Cluster verwendet und ist die Schnittstelle für dieses.</w:t>
      </w:r>
    </w:p>
    <w:p w14:paraId="5FFA1424" w14:textId="6345886E" w:rsidR="006176A7" w:rsidRDefault="006176A7" w:rsidP="00934755">
      <w:pPr>
        <w:pStyle w:val="berschrift3"/>
      </w:pPr>
      <w:r>
        <w:t>Kubernetes Komponenten</w:t>
      </w:r>
    </w:p>
    <w:p w14:paraId="1F7A10F5" w14:textId="18B1589F" w:rsidR="006F1E10" w:rsidRPr="006F1E10" w:rsidRDefault="006F1E10" w:rsidP="006F1E10">
      <w:r>
        <w:t>??????????????????</w:t>
      </w:r>
    </w:p>
    <w:p w14:paraId="761276DE" w14:textId="0CBA4B6C" w:rsidR="00875F4C" w:rsidRDefault="00CB3984" w:rsidP="00934755">
      <w:pPr>
        <w:pStyle w:val="berschrift4"/>
      </w:pPr>
      <w:r>
        <w:t>Pods</w:t>
      </w:r>
    </w:p>
    <w:p w14:paraId="5519C52D" w14:textId="4FFCE087" w:rsidR="00C24308" w:rsidRDefault="00755DB4" w:rsidP="0041235F">
      <w:r>
        <w:t>Ein Pod</w:t>
      </w:r>
      <w:r w:rsidR="0027565A">
        <w:t xml:space="preserve"> ist immer Bestandteil eines Nodes und werden Automatisch über diese Verteilt. Pods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Container d</w:t>
      </w:r>
      <w:r w:rsidR="00C24308" w:rsidRPr="006176A7">
        <w:t xml:space="preserve">eployment in Kubernetes </w:t>
      </w:r>
      <w:r w:rsidR="00C24308">
        <w:t>(Ushio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Pod</w:t>
      </w:r>
      <w:r w:rsidR="00C24308">
        <w:t>s</w:t>
      </w:r>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r w:rsidRPr="008F67D9">
        <w:lastRenderedPageBreak/>
        <w:t>Replica</w:t>
      </w:r>
      <w:r w:rsidR="008F67D9">
        <w:t xml:space="preserve"> </w:t>
      </w:r>
      <w:r w:rsidRPr="008F67D9">
        <w:t>Set</w:t>
      </w:r>
    </w:p>
    <w:p w14:paraId="5E758494" w14:textId="4408D5D3" w:rsidR="00934755" w:rsidRPr="00934755" w:rsidRDefault="0084093D" w:rsidP="004944B8">
      <w:r>
        <w:t xml:space="preserve">Das Replica Set </w:t>
      </w:r>
      <w:r w:rsidR="00BB7D3F">
        <w:t>stellt sicher das immer eine f</w:t>
      </w:r>
      <w:r w:rsidR="004944B8">
        <w:t>estgelegte Anzahl an Pods,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Ushio 2018)</w:t>
      </w:r>
      <w:r w:rsidR="004944B8">
        <w:fldChar w:fldCharType="end"/>
      </w:r>
      <w:r w:rsidR="004944B8">
        <w:t>). Da die Replica Sets für gewöhnlich von den Deployments verwaltet und benutzt werden, kann es sein das man diese niemals direkt Manipulieren muss sondern dies durch die Spezifikation der Deployments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653632" behindDoc="0" locked="0" layoutInCell="1" allowOverlap="1" wp14:anchorId="4E860356" wp14:editId="3EF9B419">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r w:rsidR="00CB3984" w:rsidRPr="004944B8">
        <w:t>Deployment</w:t>
      </w:r>
      <w:bookmarkStart w:id="39" w:name="_CTVK0013f09a972744a49bdbfcc3f8ea721fb08"/>
      <w:r>
        <w:t xml:space="preserve"> </w:t>
      </w:r>
      <w:bookmarkEnd w:id="39"/>
    </w:p>
    <w:p w14:paraId="6F7F0D47" w14:textId="13227CFD" w:rsidR="004944B8" w:rsidRDefault="004944B8" w:rsidP="004944B8">
      <w:bookmarkStart w:id="40" w:name="_Ref25329065"/>
      <w:r>
        <w:t xml:space="preserve">Abbildung </w:t>
      </w:r>
      <w:r>
        <w:rPr>
          <w:noProof/>
        </w:rPr>
        <w:fldChar w:fldCharType="begin"/>
      </w:r>
      <w:r>
        <w:rPr>
          <w:noProof/>
        </w:rPr>
        <w:instrText xml:space="preserve"> SEQ Abbildung \* ARABIC </w:instrText>
      </w:r>
      <w:r>
        <w:rPr>
          <w:noProof/>
        </w:rPr>
        <w:fldChar w:fldCharType="separate"/>
      </w:r>
      <w:r>
        <w:rPr>
          <w:noProof/>
        </w:rPr>
        <w:t>4</w:t>
      </w:r>
      <w:r>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EndPr/>
        <w:sdtContent>
          <w:r>
            <w:fldChar w:fldCharType="begin"/>
          </w:r>
          <w:r w:rsidR="00041BB4">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Dk6NDk6MDYiLCJNb2RpZmllZEJ5IjoiX0dlcnJpdCBXSWxkZXJtdXRoIiwiSWQiOiJlMWU4NzIyMS1iMTJjLTRmODMtYmNiYi0wZDM5YjkxNjY4YTQiLCJNb2RpZmllZE9uIjoiMjAxOS0xMS0yMlQwOT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A5OjQ5OjA2IiwiTW9kaWZpZWRCeSI6Il9HZXJyaXQgV0lsZGVybXV0aCIsIklkIjoiNzIxN2I4NjEtMjkzYS00ODViLWJhMjItYjNjZWZlODllOTE2IiwiTW9kaWZpZWRPbiI6IjIwMTktMTEtMjJUMDk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Dk6NDk6MDYiLCJNb2RpZmllZEJ5IjoiX0d3aSIsIklkIjoiNWQ5NDVkZWEtZWEyMS00OTA5LWJiNjAtODA5NzE0OWU5OWIyIiwiTW9kaWZpZWRPbiI6IjIwMTktMTEtMjVUMTY6NDI6MzU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C24308">
            <w:t>(Ushio 2018)</w:t>
          </w:r>
          <w:r>
            <w:fldChar w:fldCharType="end"/>
          </w:r>
        </w:sdtContent>
      </w:sdt>
      <w:bookmarkEnd w:id="40"/>
    </w:p>
    <w:p w14:paraId="0C7EF01D" w14:textId="57D2E39F" w:rsidR="0006731C" w:rsidRDefault="0006731C" w:rsidP="004944B8">
      <w:bookmarkStart w:id="41" w:name="_CTVK00154541481f7d84ccb991b3cd9e73ddcf7"/>
      <w:r>
        <w:t xml:space="preserve">Ein Deployment bestimmt welche Pods und Replica Sets Erstellt werden bzw.  beschreibt welchen erwünschten Status diese haben. </w:t>
      </w:r>
      <w:r w:rsidR="001F00DF">
        <w:t xml:space="preserve">Der Deployment Controller führt hierbei die eigentliche Arbeit aus und verändert den Status </w:t>
      </w:r>
      <w:r w:rsidR="00565B8B">
        <w:t xml:space="preserve">mit der Zeit </w:t>
      </w:r>
    </w:p>
    <w:p w14:paraId="7CCE3184" w14:textId="77777777" w:rsidR="0006731C" w:rsidRDefault="0006731C" w:rsidP="004944B8"/>
    <w:bookmarkEnd w:id="41"/>
    <w:p w14:paraId="5F9BFF76" w14:textId="2AD093ED" w:rsidR="0006731C" w:rsidRDefault="0006731C" w:rsidP="004944B8">
      <w:r>
        <w:rPr>
          <w:noProof/>
        </w:rPr>
        <w:drawing>
          <wp:anchor distT="0" distB="0" distL="114300" distR="114300" simplePos="0" relativeHeight="251662848" behindDoc="0" locked="0" layoutInCell="1" allowOverlap="1" wp14:anchorId="58C74E4C" wp14:editId="3FC6CD07">
            <wp:simplePos x="0" y="0"/>
            <wp:positionH relativeFrom="column">
              <wp:posOffset>3437255</wp:posOffset>
            </wp:positionH>
            <wp:positionV relativeFrom="paragraph">
              <wp:posOffset>8128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p>
    <w:p w14:paraId="2DBE1414" w14:textId="0118ADCF" w:rsidR="0006731C" w:rsidRDefault="0006731C" w:rsidP="004944B8"/>
    <w:p w14:paraId="3876EB19" w14:textId="77777777" w:rsidR="0006731C" w:rsidRDefault="0006731C" w:rsidP="004944B8"/>
    <w:p w14:paraId="09D99056" w14:textId="77777777" w:rsidR="0006731C" w:rsidRDefault="0006731C" w:rsidP="004944B8"/>
    <w:p w14:paraId="7A82F6E6" w14:textId="77777777" w:rsidR="0006731C" w:rsidRDefault="0006731C" w:rsidP="004944B8"/>
    <w:p w14:paraId="0D46D696" w14:textId="77777777" w:rsidR="0006731C" w:rsidRDefault="0006731C" w:rsidP="004944B8"/>
    <w:p w14:paraId="71A2E3DF" w14:textId="77777777" w:rsidR="0006731C" w:rsidRDefault="0006731C" w:rsidP="004944B8"/>
    <w:p w14:paraId="110CE8BC" w14:textId="77777777" w:rsidR="0006731C" w:rsidRDefault="0006731C" w:rsidP="004944B8"/>
    <w:p w14:paraId="3C346216" w14:textId="77D30277" w:rsidR="0006731C" w:rsidRDefault="0006731C" w:rsidP="0006731C">
      <w:r>
        <w:lastRenderedPageBreak/>
        <w:t xml:space="preserve">Abbildung </w:t>
      </w:r>
      <w:r w:rsidR="00565B8B">
        <w:rPr>
          <w:noProof/>
        </w:rPr>
        <w:fldChar w:fldCharType="begin"/>
      </w:r>
      <w:r w:rsidR="00565B8B">
        <w:rPr>
          <w:noProof/>
        </w:rPr>
        <w:instrText xml:space="preserve"> SEQ Abbildung \* ARABIC </w:instrText>
      </w:r>
      <w:r w:rsidR="00565B8B">
        <w:rPr>
          <w:noProof/>
        </w:rPr>
        <w:fldChar w:fldCharType="separate"/>
      </w:r>
      <w:r>
        <w:rPr>
          <w:noProof/>
        </w:rPr>
        <w:t>5</w:t>
      </w:r>
      <w:r w:rsidR="00565B8B">
        <w:rPr>
          <w:noProof/>
        </w:rPr>
        <w:fldChar w:fldCharType="end"/>
      </w:r>
      <w:r>
        <w:t xml:space="preserve">: Deplyoment Yaml </w:t>
      </w:r>
      <w:sdt>
        <w:sdtPr>
          <w:alias w:val="Don't edit this field"/>
          <w:tag w:val="CitaviPlaceholder#96bd7c32-4912-4418-87f9-7d5b90f56bf2"/>
          <w:id w:val="-1869750620"/>
          <w:placeholder>
            <w:docPart w:val="DefaultPlaceholder_1081868574"/>
          </w:placeholder>
        </w:sdtPr>
        <w:sdtEndPr/>
        <w:sdtContent>
          <w:r>
            <w:fldChar w:fldCharType="begin"/>
          </w:r>
          <w:r w:rsidR="00041BB4">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Dk6Mzg6MDIiLCJNb2RpZmllZEJ5IjoiX0dlcnJpdCBXSWxkZXJtdXRoIiwiSWQiOiJkNzU4NDM0ZS0xYWRiLTQ0OWUtYWY1MC01MTNlY2M2MWNmOWEiLCJNb2RpZmllZE9uIjoiMjAxOS0xMS0yNVQwOT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Dk6Mzc6MzYiLCJNb2RpZmllZEJ5IjoiX0dlcnJpdCBXSWxkZXJtdXRoIiwiSWQiOiI1MTY5YjY5Ny00MDFiLTRmMWUtYWE1MC00NzJkNzljZDU0OTciLCJNb2RpZmllZE9uIjoiMjAxOS0xMS0yNVQwOT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A5OjM3OjM2IiwiTW9kaWZpZWRCeSI6Il9Hd2kiLCJJZCI6IjJjODNiZGYwLWQ3ODYtNDQ5OC1iMWVmLWVjODE4MDE4NjJiOCIsIk1vZGlmaWVkT24iOiIyMDE5LTExLTI1VDE2OjQyOjM1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t>(Kubernetes)</w:t>
          </w:r>
          <w:r>
            <w:fldChar w:fldCharType="end"/>
          </w:r>
        </w:sdtContent>
      </w:sdt>
    </w:p>
    <w:p w14:paraId="76F00B6C" w14:textId="77777777" w:rsidR="0006731C" w:rsidRDefault="0006731C" w:rsidP="004944B8"/>
    <w:p w14:paraId="676F0632" w14:textId="77777777" w:rsidR="0006731C" w:rsidRDefault="0006731C" w:rsidP="004944B8"/>
    <w:p w14:paraId="294D906B" w14:textId="77777777" w:rsidR="0006731C" w:rsidRDefault="0006731C" w:rsidP="004944B8"/>
    <w:p w14:paraId="1FAA3410" w14:textId="77777777" w:rsidR="0006731C" w:rsidRPr="004944B8" w:rsidRDefault="0006731C" w:rsidP="004944B8"/>
    <w:p w14:paraId="5B1E6C07" w14:textId="60832F09" w:rsidR="00CB3984" w:rsidRPr="00934755" w:rsidRDefault="00CB3984" w:rsidP="00934755">
      <w:pPr>
        <w:pStyle w:val="berschrift4"/>
        <w:rPr>
          <w:lang w:val="en-US"/>
        </w:rPr>
      </w:pPr>
      <w:r w:rsidRPr="00934755">
        <w:rPr>
          <w:lang w:val="en-US"/>
        </w:rPr>
        <w:t>Service</w:t>
      </w:r>
    </w:p>
    <w:p w14:paraId="181B0B0A" w14:textId="23B05326" w:rsidR="00CB3984" w:rsidRPr="00934755" w:rsidRDefault="00CB3984" w:rsidP="00934755">
      <w:pPr>
        <w:pStyle w:val="berschrift4"/>
        <w:rPr>
          <w:lang w:val="en-US"/>
        </w:rPr>
      </w:pPr>
      <w:r w:rsidRPr="00934755">
        <w:rPr>
          <w:lang w:val="en-US"/>
        </w:rPr>
        <w:t>Storage Class</w:t>
      </w:r>
    </w:p>
    <w:p w14:paraId="3E729B57" w14:textId="4DBE3DD5" w:rsidR="00CB3984" w:rsidRDefault="00CB3984" w:rsidP="00934755">
      <w:pPr>
        <w:pStyle w:val="berschrift4"/>
      </w:pPr>
      <w:r>
        <w:t>Persistent Volume Claim</w:t>
      </w:r>
    </w:p>
    <w:p w14:paraId="07E7D9F2" w14:textId="77777777" w:rsidR="00875F4C" w:rsidRDefault="00875F4C" w:rsidP="0041235F"/>
    <w:p w14:paraId="4C1BF1ED" w14:textId="77777777" w:rsidR="00B640B2" w:rsidRDefault="00B640B2" w:rsidP="0041235F"/>
    <w:p w14:paraId="1656FD6E" w14:textId="224531C4" w:rsidR="00CB3984" w:rsidRDefault="00CB3984" w:rsidP="00CB3984">
      <w:pPr>
        <w:pStyle w:val="berschrift3"/>
      </w:pPr>
      <w:r>
        <w:t>Kubernetes Architektur</w:t>
      </w:r>
    </w:p>
    <w:p w14:paraId="64A0CB90" w14:textId="7DF910F6" w:rsidR="00875F4C" w:rsidRDefault="00B640B2" w:rsidP="0041235F">
      <w:bookmarkStart w:id="42" w:name="_CTVK0015d38429c47f54d2bba480feed76b36f6"/>
      <w:r>
        <w:rPr>
          <w:noProof/>
        </w:rPr>
        <w:drawing>
          <wp:inline distT="0" distB="0" distL="0" distR="0" wp14:anchorId="0E02DF7B" wp14:editId="7FD624E6">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42"/>
    </w:p>
    <w:p w14:paraId="458F643A" w14:textId="4D607841" w:rsidR="00545FED" w:rsidRPr="00545FED" w:rsidRDefault="00B640B2" w:rsidP="00545FED">
      <w:pPr>
        <w:pStyle w:val="Beschriftung"/>
      </w:pPr>
      <w:r>
        <w:t xml:space="preserve">Abbildung </w:t>
      </w:r>
      <w:r w:rsidR="00545FED">
        <w:rPr>
          <w:noProof/>
        </w:rPr>
        <w:fldChar w:fldCharType="begin"/>
      </w:r>
      <w:r w:rsidR="00545FED">
        <w:rPr>
          <w:noProof/>
        </w:rPr>
        <w:instrText xml:space="preserve"> SEQ Abbildung \* ARABIC </w:instrText>
      </w:r>
      <w:r w:rsidR="00545FED">
        <w:rPr>
          <w:noProof/>
        </w:rPr>
        <w:fldChar w:fldCharType="separate"/>
      </w:r>
      <w:r>
        <w:rPr>
          <w:noProof/>
        </w:rPr>
        <w:t>5</w:t>
      </w:r>
      <w:r w:rsidR="00545FED">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EndPr/>
        <w:sdtContent>
          <w:r>
            <w:fldChar w:fldCharType="begin"/>
          </w:r>
          <w:r w:rsidR="00041BB4">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Dk6NDk6MDYiLCJNb2RpZmllZEJ5IjoiX0dlcnJpdCBXSWxkZXJtdXRoIiwiSWQiOiJlMWU4NzIyMS1iMTJjLTRmODMtYmNiYi0wZDM5YjkxNjY4YTQiLCJNb2RpZmllZE9uIjoiMjAxOS0xMS0yMlQwOT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A5OjQ5OjA2IiwiTW9kaWZpZWRCeSI6Il9HZXJyaXQgV0lsZGVybXV0aCIsIklkIjoiNzIxN2I4NjEtMjkzYS00ODViLWJhMjItYjNjZWZlODllOTE2IiwiTW9kaWZpZWRPbiI6IjIwMTktMTEtMjJUMDk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Dk6NDk6MDYiLCJNb2RpZmllZEJ5IjoiX0d3aSIsIklkIjoiNWQ5NDVkZWEtZWEyMS00OTA5LWJiNjAtODA5NzE0OWU5OWIyIiwiTW9kaWZpZWRPbiI6IjIwMTktMTEtMjVUMTY6NDI6MzU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TQ0N2FmYWEtNjQwZi00YzRlLTllMWItM2E3MDBlYzU0YzI1IiwiVGV4dCI6IihVc2hpbyAyMDE4KSIsIldBSVZlcnNpb24iOiI2LjMuMC4wIn0=}</w:instrText>
          </w:r>
          <w:r>
            <w:fldChar w:fldCharType="separate"/>
          </w:r>
          <w:r w:rsidR="00C24308">
            <w:t>(Ushio 2018)</w:t>
          </w:r>
          <w:r>
            <w:fldChar w:fldCharType="end"/>
          </w:r>
        </w:sdtContent>
      </w:sdt>
    </w:p>
    <w:p w14:paraId="4F6E2747" w14:textId="6F217927" w:rsidR="00875F4C" w:rsidRDefault="00565B8B" w:rsidP="008A09B8">
      <w:pPr>
        <w:pStyle w:val="berschrift4"/>
      </w:pPr>
      <w:r>
        <w:t>Scheduler</w:t>
      </w:r>
    </w:p>
    <w:p w14:paraId="413700EA" w14:textId="497DE2C9" w:rsidR="00681628" w:rsidRDefault="00681628" w:rsidP="0041235F">
      <w:r>
        <w:t>Der Schedul</w:t>
      </w:r>
      <w:r w:rsidR="008A09B8">
        <w:t>e</w:t>
      </w:r>
      <w:r>
        <w:t>r entscheidet auf welchen Nodes die</w:t>
      </w:r>
      <w:r w:rsidR="00E96E4B">
        <w:t xml:space="preserve"> neu erstellten</w:t>
      </w:r>
      <w:r>
        <w:t xml:space="preserve"> </w:t>
      </w:r>
      <w:r w:rsidR="00E96E4B">
        <w:t>Pods</w:t>
      </w:r>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486534CD" w14:textId="77777777" w:rsidR="00681628" w:rsidRDefault="00681628" w:rsidP="0041235F"/>
    <w:p w14:paraId="35681760" w14:textId="77777777" w:rsidR="00297CDA" w:rsidRDefault="00297CDA" w:rsidP="0041235F"/>
    <w:p w14:paraId="762AF2DC" w14:textId="6DA76B5F" w:rsidR="00681628" w:rsidRDefault="00681628" w:rsidP="008A09B8">
      <w:pPr>
        <w:pStyle w:val="berschrift4"/>
      </w:pPr>
      <w:r>
        <w:lastRenderedPageBreak/>
        <w:t>Kubelet</w:t>
      </w:r>
    </w:p>
    <w:p w14:paraId="3C8D6A78" w14:textId="68B0528C" w:rsidR="00807624" w:rsidRDefault="00681628" w:rsidP="0041235F">
      <w:r>
        <w:t>Der API Server spricht mit dem Kubelet</w:t>
      </w:r>
      <w:r w:rsidR="00807624">
        <w:t xml:space="preserve"> in einem Node</w:t>
      </w:r>
      <w:r>
        <w:t xml:space="preserve">, </w:t>
      </w:r>
      <w:r w:rsidR="00807624">
        <w:t>das Kubelet stellt die Pods bereit welche es durch PodSpecs(YAML oder JSON Dateien) erhalten hat. Abgesehen von den durch Kubernetes erstellten Containern werden nicht vom Kubelet gemanagt. Kubelet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Nod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Der API Server Validiert und Konfiguriert Daten für alle API Objekte wie Pods, Replica Controller</w:t>
      </w:r>
      <w:r w:rsidR="00F014F5">
        <w:t xml:space="preserve">, Services, </w:t>
      </w:r>
      <w:r w:rsidR="00A7203E">
        <w:t>Volumens</w:t>
      </w:r>
      <w:r w:rsidR="00F014F5">
        <w:t>, Namespaces ..</w:t>
      </w:r>
      <w:r>
        <w:t xml:space="preserve">. Durch ihn findet jegliche Interaktion über die Kubectl und damit dem Entwickler statt sowie die Kommunikation der anderen Komponenten welche mit dem </w:t>
      </w:r>
      <w:r w:rsidR="00A7203E">
        <w:t>E</w:t>
      </w:r>
      <w:r>
        <w:t>ctd sprechen möchten.</w:t>
      </w:r>
    </w:p>
    <w:p w14:paraId="6DAFEFA0" w14:textId="07CA261C" w:rsidR="00681628" w:rsidRDefault="00681628" w:rsidP="008A09B8">
      <w:pPr>
        <w:pStyle w:val="berschrift4"/>
      </w:pPr>
      <w:r>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r>
        <w:t>Etcd</w:t>
      </w:r>
    </w:p>
    <w:p w14:paraId="7202501D" w14:textId="58615127" w:rsidR="00565B8B" w:rsidRDefault="00E96E4B" w:rsidP="0041235F">
      <w:r>
        <w:t xml:space="preserve">Etcd ist ein Konsistenter hochverfügbarer Key-Value Speicher, </w:t>
      </w:r>
      <w:r w:rsidRPr="00E96E4B">
        <w:t>der als Backupspeicher von Kubernetes für alle Clusterdaten verwendet wird.</w:t>
      </w:r>
      <w:r>
        <w:t xml:space="preserve"> </w:t>
      </w:r>
      <w:r w:rsidR="00565B8B">
        <w:t>Es kann auch ein Cluster an Etcd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FB1FF7" w:rsidP="0041235F">
      <w:hyperlink r:id="rId17" w:history="1">
        <w:r w:rsidR="00297CDA">
          <w:rPr>
            <w:rStyle w:val="Hyperlink"/>
          </w:rPr>
          <w:t>https://landscape.cncf.io/category=cloud-native-network&amp;format=card-mode&amp;grouping=category</w:t>
        </w:r>
      </w:hyperlink>
      <w:r w:rsidR="00297CDA">
        <w:t>.</w:t>
      </w:r>
    </w:p>
    <w:p w14:paraId="4E93FF5F" w14:textId="6DFB7CAC" w:rsidR="00CD3BF0" w:rsidRDefault="006E25E1" w:rsidP="00083C44">
      <w:pPr>
        <w:pStyle w:val="berschrift1"/>
      </w:pPr>
      <w:bookmarkStart w:id="43" w:name="_Toc25247589"/>
      <w:r>
        <w:lastRenderedPageBreak/>
        <w:t>Möglichkeiten zum Management und Gewährleisten eines verteilten Systems</w:t>
      </w:r>
      <w:bookmarkEnd w:id="43"/>
    </w:p>
    <w:p w14:paraId="63633935" w14:textId="77777777" w:rsidR="006E25E1" w:rsidRPr="006E25E1" w:rsidRDefault="006E25E1" w:rsidP="006E25E1"/>
    <w:p w14:paraId="34897FD3" w14:textId="3528EF46" w:rsidR="00425C98" w:rsidRDefault="00425C98" w:rsidP="00425C98">
      <w:r>
        <w:t>Kategorien:</w:t>
      </w:r>
    </w:p>
    <w:p w14:paraId="40C6F7CC" w14:textId="2E7797C2" w:rsidR="006E25E1" w:rsidRDefault="006E25E1" w:rsidP="006E25E1">
      <w:pPr>
        <w:pStyle w:val="berschrift2"/>
      </w:pPr>
      <w:bookmarkStart w:id="44" w:name="_Toc25247590"/>
      <w:r>
        <w:t>Kommunikations-Leitung</w:t>
      </w:r>
      <w:bookmarkEnd w:id="44"/>
    </w:p>
    <w:p w14:paraId="36839DE3" w14:textId="00C2048A" w:rsidR="006E25E1" w:rsidRDefault="006E25E1" w:rsidP="006E25E1">
      <w:pPr>
        <w:pStyle w:val="berschrift3"/>
      </w:pPr>
      <w:bookmarkStart w:id="45" w:name="_Toc25247591"/>
      <w:r>
        <w:t>API Gateway wird aufgeteilt in Leitung und Überwachung</w:t>
      </w:r>
      <w:bookmarkEnd w:id="45"/>
    </w:p>
    <w:p w14:paraId="724CDEE9" w14:textId="77777777" w:rsidR="006E25E1" w:rsidRDefault="006E25E1" w:rsidP="006E25E1">
      <w:r>
        <w:t>Wo kann er unabhängig existieren und wo sich mit anderen (API Gateway &amp; Service Mesh) ergänzen und co-existieren.</w:t>
      </w:r>
    </w:p>
    <w:p w14:paraId="0A107B7F" w14:textId="77777777" w:rsidR="006E25E1" w:rsidRDefault="006E25E1" w:rsidP="006E25E1">
      <w:pPr>
        <w:pStyle w:val="berschrift4"/>
      </w:pPr>
      <w:r>
        <w:t>Das zu Lösende Problem</w:t>
      </w:r>
    </w:p>
    <w:p w14:paraId="355E6B83" w14:textId="77777777" w:rsidR="006E25E1" w:rsidRPr="00632C92" w:rsidRDefault="006E25E1" w:rsidP="006E25E1">
      <w:r>
        <w:t>Da wir in einer Microservice Architektur unsere Informationen von vielen unterschiedlichen Punkten beziehen müssen, anstatt von einem einzelnen, Entsteht die Frage wie die Nutzer unserer Anwendung die einzelnen Services erreichen können.</w:t>
      </w:r>
    </w:p>
    <w:p w14:paraId="024F5929" w14:textId="77777777" w:rsidR="006E25E1" w:rsidRDefault="006E25E1" w:rsidP="006E25E1">
      <w:pPr>
        <w:pStyle w:val="berschrift4"/>
      </w:pPr>
      <w:r w:rsidRPr="0052380A">
        <w:t>Was ein API Gateway erreichen soll</w:t>
      </w:r>
    </w:p>
    <w:p w14:paraId="391C21D5" w14:textId="77777777" w:rsidR="006E25E1" w:rsidRDefault="006E25E1" w:rsidP="006E25E1">
      <w:pPr>
        <w:pStyle w:val="Listenabsatz"/>
        <w:numPr>
          <w:ilvl w:val="0"/>
          <w:numId w:val="44"/>
        </w:numPr>
      </w:pPr>
      <w:r>
        <w:t>Services können sich sowohl in Größe als auch Ort ändern und sollen gleichzeitig vom Clients versteckt sein, also keine direkte Verbindung zu ihm haben.</w:t>
      </w:r>
    </w:p>
    <w:p w14:paraId="074ABB1B" w14:textId="77777777" w:rsidR="006E25E1" w:rsidRDefault="006E25E1" w:rsidP="006E25E1">
      <w:pPr>
        <w:pStyle w:val="Listenabsatz"/>
        <w:numPr>
          <w:ilvl w:val="0"/>
          <w:numId w:val="44"/>
        </w:numPr>
      </w:pPr>
      <w:r>
        <w:t>Services können unterschiedliche, auch Web inkompatible, Protokolle nutzen.</w:t>
      </w:r>
    </w:p>
    <w:p w14:paraId="58F8B34E" w14:textId="77777777" w:rsidR="006E25E1" w:rsidRDefault="006E25E1" w:rsidP="006E25E1">
      <w:pPr>
        <w:pStyle w:val="Listenabsatz"/>
        <w:numPr>
          <w:ilvl w:val="0"/>
          <w:numId w:val="44"/>
        </w:numPr>
      </w:pPr>
      <w:r>
        <w:t>Clients benötigen Daten von vielen unterschiedlichen Quellen, welche allerdings nicht den Clients bekannt sein sollen.</w:t>
      </w:r>
    </w:p>
    <w:p w14:paraId="58038F87" w14:textId="77777777" w:rsidR="006E25E1" w:rsidRDefault="006E25E1" w:rsidP="006E25E1">
      <w:pPr>
        <w:pStyle w:val="Listenabsatz"/>
        <w:numPr>
          <w:ilvl w:val="0"/>
          <w:numId w:val="44"/>
        </w:numPr>
      </w:pPr>
      <w:r>
        <w:t>Unterschiedliche Clients benötigen unterschiedliche Mengen/Arten von Daten.</w:t>
      </w:r>
    </w:p>
    <w:p w14:paraId="1BA5FFDE" w14:textId="77777777" w:rsidR="006E25E1" w:rsidRDefault="006E25E1" w:rsidP="006E25E1">
      <w:pPr>
        <w:pStyle w:val="Listenabsatz"/>
        <w:numPr>
          <w:ilvl w:val="0"/>
          <w:numId w:val="44"/>
        </w:numPr>
      </w:pPr>
      <w:r>
        <w:t>Es soll auf Hardware Limitierungen, von unterschiedlichen Arten von Clients, Reagiert werden.</w:t>
      </w:r>
    </w:p>
    <w:p w14:paraId="4A55A89C" w14:textId="77777777" w:rsidR="006E25E1" w:rsidRDefault="006E25E1" w:rsidP="006E25E1">
      <w:pPr>
        <w:pStyle w:val="berschrift4"/>
      </w:pPr>
      <w:r>
        <w:t>Ein Gateway als Lösung</w:t>
      </w:r>
    </w:p>
    <w:p w14:paraId="53325504" w14:textId="77777777" w:rsidR="006E25E1" w:rsidRDefault="006E25E1" w:rsidP="006E25E1">
      <w:r>
        <w:t>Der Gateway dient als einziger eingangs Punkt für alle Nutzer. Hierbei übernimmt der Gateway den gesamten Nachrichtenverkehr in beide Richtungen, er wird teilweise nur durchgeschleift zu den entsprechenden Services. Andere Anfragen werden verteilt und sprechen mehrere Services an. Der API Gateway kann außerdem jedem Nutzer eine andere API zur Verfügung stellen und kann dadurch die entstehenden Bedürfnisse spezifischer handhaben. Es ist auch möglich die Autorisierung vom Client in den Gateway zu verschieben und somit den Client noch dünner zu Gestalten.</w:t>
      </w:r>
    </w:p>
    <w:p w14:paraId="4CF46D51" w14:textId="77777777" w:rsidR="006E25E1" w:rsidRPr="004F3257" w:rsidRDefault="006E25E1" w:rsidP="006E25E1">
      <w:pPr>
        <w:pStyle w:val="berschrift4"/>
        <w:rPr>
          <w:lang w:val="en-US"/>
        </w:rPr>
      </w:pPr>
      <w:r w:rsidRPr="004F3257">
        <w:rPr>
          <w:lang w:val="en-US"/>
        </w:rPr>
        <w:lastRenderedPageBreak/>
        <w:t>Backends for frontends Bzw. Gateways</w:t>
      </w:r>
      <w:r>
        <w:rPr>
          <w:lang w:val="en-US"/>
        </w:rPr>
        <w:t xml:space="preserve"> je</w:t>
      </w:r>
      <w:r w:rsidRPr="004F3257">
        <w:rPr>
          <w:lang w:val="en-US"/>
        </w:rPr>
        <w:t xml:space="preserve"> Nutzerob</w:t>
      </w:r>
      <w:r>
        <w:rPr>
          <w:lang w:val="en-US"/>
        </w:rPr>
        <w:t>er</w:t>
      </w:r>
      <w:r w:rsidRPr="004F3257">
        <w:rPr>
          <w:lang w:val="en-US"/>
        </w:rPr>
        <w:t>flächen</w:t>
      </w:r>
    </w:p>
    <w:p w14:paraId="5812A7B9" w14:textId="77777777" w:rsidR="006E25E1" w:rsidRDefault="006E25E1" w:rsidP="006E25E1">
      <w:r w:rsidRPr="004F3257">
        <w:t>Eine</w:t>
      </w:r>
      <w:r>
        <w:t>n etwas</w:t>
      </w:r>
      <w:r w:rsidRPr="004F3257">
        <w:t xml:space="preserve"> </w:t>
      </w:r>
      <w:r>
        <w:t>anderen Ansatz nimmt die Variante welche „Backends for fronteneds“ genannt wird. Für jedes frontend (sowohl Web Client als auch Mobile oder 3rd Party) wird ein eigener Gateway erstellt welcher auch nur für dieses verantwortlich ist.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Eine Autorisierung ist natürlich immer noch möglich.</w:t>
      </w:r>
    </w:p>
    <w:p w14:paraId="5EB9423E" w14:textId="77777777" w:rsidR="006E25E1" w:rsidRDefault="00FB1FF7" w:rsidP="006E25E1">
      <w:pPr>
        <w:rPr>
          <w:rStyle w:val="Hyperlink"/>
        </w:rPr>
      </w:pPr>
      <w:hyperlink r:id="rId18" w:history="1">
        <w:r w:rsidR="006E25E1" w:rsidRPr="00F05A43">
          <w:rPr>
            <w:rStyle w:val="Hyperlink"/>
          </w:rPr>
          <w:t>https://youtu.be/YO6Sg4yaqC0?t=185</w:t>
        </w:r>
      </w:hyperlink>
    </w:p>
    <w:p w14:paraId="042F1CCB" w14:textId="77777777" w:rsidR="006E25E1" w:rsidRPr="00323B99" w:rsidRDefault="00FB1FF7" w:rsidP="006E25E1">
      <w:hyperlink r:id="rId19" w:history="1">
        <w:r w:rsidR="006E25E1" w:rsidRPr="00323B99">
          <w:rPr>
            <w:rStyle w:val="Hyperlink"/>
          </w:rPr>
          <w:t>https://blog.christianposta.com/microservices/api-gateways-are-going-through-an-identity-crisis/</w:t>
        </w:r>
      </w:hyperlink>
      <w:r w:rsidR="006E25E1" w:rsidRPr="00323B99">
        <w:t xml:space="preserve"> API Gateway Pattern nochmals ansc</w:t>
      </w:r>
      <w:r w:rsidR="006E25E1">
        <w:t>hauen</w:t>
      </w:r>
    </w:p>
    <w:p w14:paraId="1E704A2D" w14:textId="77777777" w:rsidR="006E25E1" w:rsidRDefault="006E25E1" w:rsidP="006E25E1">
      <w:r>
        <w:t>Service discorvery compatible</w:t>
      </w:r>
    </w:p>
    <w:p w14:paraId="54DA5D30" w14:textId="77777777" w:rsidR="006E25E1" w:rsidRPr="001C7C16" w:rsidRDefault="006E25E1" w:rsidP="006E25E1">
      <w:r>
        <w:t>Wo kann er unabhängig existieren und wo sich mit anderen (API Gateway &amp; Service Mesh) ergänzen und co-existieren.</w:t>
      </w:r>
    </w:p>
    <w:p w14:paraId="288ED734" w14:textId="77777777" w:rsidR="006E25E1" w:rsidRDefault="006E25E1" w:rsidP="006E25E1">
      <w:pPr>
        <w:pStyle w:val="berschrift3"/>
      </w:pPr>
      <w:bookmarkStart w:id="46" w:name="_Toc25247592"/>
      <w:r w:rsidRPr="001C7C16">
        <w:t>API</w:t>
      </w:r>
      <w:r>
        <w:t xml:space="preserve"> Management</w:t>
      </w:r>
      <w:bookmarkEnd w:id="46"/>
    </w:p>
    <w:p w14:paraId="0AE2AE20" w14:textId="77777777" w:rsidR="006E25E1" w:rsidRDefault="006E25E1" w:rsidP="006E25E1">
      <w:r w:rsidRPr="00C02668">
        <w:t>Die API Management oder der API Management Gateway ist eine Komponente, welche neben Bzw. über dem API Gateway steht. Sie managt, wann existierende APIs für Konsumer erreichbar/benutzbar sind und notiert dessen Nutzung, etabliert Regeln und hält fest, für wen sie gelten, der Sicherheitsfluss wird festgelegt und ergibt Freigaben für die Nutzung. Alle APIs werden von diesem Management katalogisiert und verwaltet, wodurch diese vergeben, gefunden und effektive kontrolliert werden können.</w:t>
      </w:r>
    </w:p>
    <w:p w14:paraId="353EB8FF" w14:textId="77777777" w:rsidR="006E25E1" w:rsidRDefault="006E25E1" w:rsidP="006E25E1">
      <w:bookmarkStart w:id="47" w:name="_CTVK001287e3742ecfa4e2bbac60266d4524530"/>
      <w:r>
        <w:rPr>
          <w:noProof/>
        </w:rPr>
        <w:drawing>
          <wp:inline distT="0" distB="0" distL="0" distR="0" wp14:anchorId="4C4F5E1D" wp14:editId="1BDA4D36">
            <wp:extent cx="5400675" cy="3188335"/>
            <wp:effectExtent l="0" t="0" r="9525" b="0"/>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675" cy="3188335"/>
                    </a:xfrm>
                    <a:prstGeom prst="rect">
                      <a:avLst/>
                    </a:prstGeom>
                  </pic:spPr>
                </pic:pic>
              </a:graphicData>
            </a:graphic>
          </wp:inline>
        </w:drawing>
      </w:r>
      <w:bookmarkEnd w:id="47"/>
    </w:p>
    <w:p w14:paraId="424BF164" w14:textId="74DF9B31" w:rsidR="006E25E1" w:rsidRDefault="00B640B2" w:rsidP="006E25E1">
      <w:pPr>
        <w:pStyle w:val="Beschriftung"/>
      </w:pPr>
      <w:r>
        <w:lastRenderedPageBreak/>
        <w:t>Abbildung</w:t>
      </w:r>
      <w:r w:rsidR="006E25E1">
        <w:t xml:space="preserve"> </w:t>
      </w:r>
      <w:r>
        <w:rPr>
          <w:noProof/>
        </w:rPr>
        <w:fldChar w:fldCharType="begin"/>
      </w:r>
      <w:r>
        <w:rPr>
          <w:noProof/>
        </w:rPr>
        <w:instrText xml:space="preserve"> SEQ Abbildung \* ARABIC </w:instrText>
      </w:r>
      <w:r>
        <w:rPr>
          <w:noProof/>
        </w:rPr>
        <w:fldChar w:fldCharType="separate"/>
      </w:r>
      <w:r>
        <w:rPr>
          <w:noProof/>
        </w:rPr>
        <w:t>6</w:t>
      </w:r>
      <w:r>
        <w:rPr>
          <w:noProof/>
        </w:rPr>
        <w:fldChar w:fldCharType="end"/>
      </w:r>
      <w:r w:rsidR="006E25E1">
        <w:t xml:space="preserve">: Komponenten einer API Management Lösung.jpg </w:t>
      </w:r>
      <w:sdt>
        <w:sdtPr>
          <w:alias w:val="Don't edit this field"/>
          <w:tag w:val="CitaviPlaceholder#c4888db7-21b8-4979-84fa-d1e06f3a566c"/>
          <w:id w:val="-87078378"/>
          <w:placeholder>
            <w:docPart w:val="F70DDEE14F96450CB95578C959215ADA"/>
          </w:placeholder>
        </w:sdtPr>
        <w:sdtEndPr/>
        <w:sdtContent>
          <w:r w:rsidR="006E25E1">
            <w:fldChar w:fldCharType="begin"/>
          </w:r>
          <w:r w:rsidR="00041BB4">
            <w:instrText>ADDIN CitaviPlaceholder{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}</w:instrText>
          </w:r>
          <w:r w:rsidR="006E25E1">
            <w:fldChar w:fldCharType="separate"/>
          </w:r>
          <w:r w:rsidR="00C24308">
            <w:t>(Sanabria 10/24/2019)</w:t>
          </w:r>
          <w:r w:rsidR="006E25E1">
            <w:fldChar w:fldCharType="end"/>
          </w:r>
        </w:sdtContent>
      </w:sdt>
    </w:p>
    <w:p w14:paraId="76787299" w14:textId="77777777" w:rsidR="006E25E1" w:rsidRDefault="006E25E1" w:rsidP="006E25E1">
      <w:r>
        <w:t>Wie hier in Abbildung 3 zu sehen ist, ist die Managementkomponente, nicht diejenige über welchen jeglicher Nachrichtenaustausch mit den Nutzern geschieht, sondern stellt vielmehr den eigenen Entwicklern und dritt Entwicklern eine Möglichkeit dar mit den API zu interagieren und Änderungen an den Gateways durchzuführen.</w:t>
      </w:r>
    </w:p>
    <w:p w14:paraId="05D15FA8" w14:textId="77777777" w:rsidR="006E25E1" w:rsidRDefault="006E25E1" w:rsidP="006E25E1">
      <w:r>
        <w:t>Ein Punkt bei dem aufgepasst werden muss, ist keine Businesslogik in diese Schicht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p>
    <w:p w14:paraId="42219ED9" w14:textId="77777777" w:rsidR="006E25E1" w:rsidRPr="001C7C16" w:rsidRDefault="006E25E1" w:rsidP="006E25E1">
      <w:pPr>
        <w:pStyle w:val="berschrift3"/>
      </w:pPr>
      <w:bookmarkStart w:id="48" w:name="_Toc25247593"/>
      <w:r>
        <w:t xml:space="preserve">API </w:t>
      </w:r>
      <w:r w:rsidRPr="001C7C16">
        <w:t>Microgateway</w:t>
      </w:r>
      <w:r>
        <w:t>(To Shallow? )</w:t>
      </w:r>
      <w:bookmarkEnd w:id="48"/>
    </w:p>
    <w:p w14:paraId="1ED7BE61" w14:textId="77777777" w:rsidR="006E25E1" w:rsidRDefault="006E25E1" w:rsidP="006E25E1">
      <w:r w:rsidRPr="00010E2F">
        <w:t xml:space="preserve">Der API Microgateway ist ein </w:t>
      </w:r>
      <w:r w:rsidRPr="00323B99">
        <w:rPr>
          <w:color w:val="FF0000"/>
          <w:highlight w:val="yellow"/>
        </w:rPr>
        <w:t>proxy</w:t>
      </w:r>
      <w:r w:rsidRPr="00010E2F">
        <w:t>(Kommunikationsschnittstelle), entweder extern oder als sidecar,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micro also klein genug bleibt und nicht zu groß und schwer wird können beliebige Funktionalitäten hinzugefügt werden</w:t>
      </w:r>
      <w:r>
        <w:t>, wie verschiedene üblicherweise Traffic Management</w:t>
      </w:r>
      <w:r w:rsidRPr="00010E2F">
        <w:t>. Man sollte immer bedenken, dass der Microgateway in den Häufigsten fällen im selben Bereich wie der Service läuft und infolgedessen, dessen Startzeit mit beeinträchtigt. Doch durch diese enge Bauweise wird er auch sehr wiederverwendbar, welche direkt zu einer besseren Skalierbarkeit führt. Hierbei werden nicht die API Gateways, welche am äußeren Rand des Systems sitzen ersetzt, sondern Kommunizieren vielmehr mit diesen und erhalten Sicherheit Informationen über z. B. API Services.</w:t>
      </w:r>
    </w:p>
    <w:p w14:paraId="55AF5705" w14:textId="77777777" w:rsidR="006E25E1" w:rsidRPr="001C7C16" w:rsidRDefault="006E25E1" w:rsidP="006E25E1"/>
    <w:p w14:paraId="63CB553A" w14:textId="77777777" w:rsidR="006E25E1" w:rsidRDefault="006E25E1" w:rsidP="006E25E1">
      <w:pPr>
        <w:pStyle w:val="berschrift2"/>
      </w:pPr>
      <w:bookmarkStart w:id="49" w:name="_Toc25247594"/>
      <w:r>
        <w:t>Gewährleistung von Services</w:t>
      </w:r>
      <w:bookmarkEnd w:id="49"/>
    </w:p>
    <w:p w14:paraId="0A91779A" w14:textId="77777777" w:rsidR="006E25E1" w:rsidRPr="006E25E1" w:rsidRDefault="006E25E1" w:rsidP="006E25E1">
      <w:pPr>
        <w:pStyle w:val="berschrift3"/>
      </w:pPr>
      <w:bookmarkStart w:id="50" w:name="_Toc25247595"/>
      <w:r>
        <w:t>Einleitung</w:t>
      </w:r>
      <w:bookmarkEnd w:id="50"/>
    </w:p>
    <w:p w14:paraId="09A61588" w14:textId="77777777" w:rsidR="006E25E1" w:rsidRDefault="006E25E1" w:rsidP="006E25E1">
      <w:pPr>
        <w:pStyle w:val="berschrift3"/>
      </w:pPr>
      <w:bookmarkStart w:id="51" w:name="_Toc25247596"/>
      <w:r>
        <w:t>Bulkhead</w:t>
      </w:r>
      <w:bookmarkEnd w:id="51"/>
    </w:p>
    <w:p w14:paraId="4394B9EE" w14:textId="77777777" w:rsidR="006E25E1" w:rsidRDefault="006E25E1" w:rsidP="006E25E1">
      <w:r>
        <w:t xml:space="preserve">Ist ein Begriff, welcher aus dem Schiffsbau kommt und beschreibt eine Technik, bei der das Schiff in Segmente unterteilt wird. Bei einem Leck können diese Segmente separat </w:t>
      </w:r>
      <w:r>
        <w:lastRenderedPageBreak/>
        <w:t>geschlossen werden, um somit zu verhindern, dass das gesamte Schiff voll Wasser läuft. Feuerschutztüren im Brandschutz dienen demselben Zweck und verhindern die Rauchverbreitung im Haus.</w:t>
      </w:r>
    </w:p>
    <w:p w14:paraId="3BADA9CA" w14:textId="77777777" w:rsidR="006E25E1" w:rsidRDefault="006E25E1" w:rsidP="006E25E1">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10578B6B" w14:textId="77777777" w:rsidR="006E25E1" w:rsidRDefault="006E25E1" w:rsidP="006E25E1">
      <w:pPr>
        <w:pStyle w:val="berschrift4"/>
      </w:pPr>
      <w:r>
        <w:t>Probleme welche durch das Bulkhead Pattern gelöst werden</w:t>
      </w:r>
    </w:p>
    <w:p w14:paraId="098C43F8" w14:textId="77777777" w:rsidR="006E25E1" w:rsidRDefault="006E25E1" w:rsidP="006E25E1">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65182821" w14:textId="77777777" w:rsidR="006E25E1" w:rsidRDefault="006E25E1" w:rsidP="006E25E1">
      <w:pPr>
        <w:pStyle w:val="Listenabsatz"/>
        <w:numPr>
          <w:ilvl w:val="0"/>
          <w:numId w:val="39"/>
        </w:numPr>
      </w:pPr>
      <w:r>
        <w:t>Lärmender Nachbar: Wenn das Pattern richtig umgesetzt wurde, also Netzwerk, Speicherplatz und Rechenleistung getrennt wurden. Stellt dies sicher, dass wenn ein Einzelner Service sehr viele Ressourcen verwendet dies nicht andere Services, außerhalb der Isolierten Zone, beeinträchtigt.</w:t>
      </w:r>
    </w:p>
    <w:p w14:paraId="6AC86C2D" w14:textId="77777777" w:rsidR="006E25E1" w:rsidRDefault="006E25E1" w:rsidP="006E25E1">
      <w:pPr>
        <w:pStyle w:val="Listenabsatz"/>
        <w:numPr>
          <w:ilvl w:val="0"/>
          <w:numId w:val="39"/>
        </w:numPr>
      </w:pPr>
      <w:r>
        <w:t>Ungewöhnliche Bedarf/Nachfragen: Der Bulkhead Schützt Ressourcen in deren Isolierten Zonen davor, dass andere Services ungewöhnliche Anfragen erhalten z. B. wenn viel mehr Nachfragen als sonst stattfinden. Das heißt das nur der Jeweilige Service von TCP Port Auslastung, Datenbank verfall etc. beeinflusst wird.</w:t>
      </w:r>
    </w:p>
    <w:p w14:paraId="25EAF3A9" w14:textId="77777777" w:rsidR="006E25E1" w:rsidRDefault="006E25E1" w:rsidP="006E25E1">
      <w:pPr>
        <w:pStyle w:val="berschrift4"/>
      </w:pPr>
      <w:r>
        <w:t>Prinzipien des Bulkhead Patterns</w:t>
      </w:r>
    </w:p>
    <w:p w14:paraId="419250DE" w14:textId="77777777" w:rsidR="006E25E1" w:rsidRDefault="006E25E1" w:rsidP="006E25E1">
      <w:pPr>
        <w:pStyle w:val="Listenabsatz"/>
        <w:numPr>
          <w:ilvl w:val="0"/>
          <w:numId w:val="40"/>
        </w:numPr>
      </w:pPr>
      <w:r>
        <w:t xml:space="preserve">Teile Möglichst Nichts: </w:t>
      </w:r>
    </w:p>
    <w:p w14:paraId="25353083" w14:textId="77777777" w:rsidR="006E25E1" w:rsidRDefault="006E25E1" w:rsidP="006E25E1">
      <w:pPr>
        <w:pStyle w:val="Listenabsatz"/>
      </w:pPr>
      <w:r>
        <w:t>Soweit es möglich ist, sollte, wenn Services in eigene Fehlerzonen isoliert werden keine Datenbanken, Firewalls, Speicher und Rechenleistung etc. teilen. Durch Kostenmanagement kann man es auch nur auf die Services herunterbrachten.</w:t>
      </w:r>
    </w:p>
    <w:p w14:paraId="0492DF98" w14:textId="77777777" w:rsidR="006E25E1" w:rsidRDefault="006E25E1" w:rsidP="006E25E1">
      <w:pPr>
        <w:pStyle w:val="Listenabsatz"/>
        <w:numPr>
          <w:ilvl w:val="0"/>
          <w:numId w:val="40"/>
        </w:numPr>
      </w:pPr>
      <w:r>
        <w:t>Vermeide Synchrone aufrufe zu anderen Services:</w:t>
      </w:r>
    </w:p>
    <w:p w14:paraId="11988112" w14:textId="77777777" w:rsidR="006E25E1" w:rsidRDefault="006E25E1" w:rsidP="006E25E1">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229C4185" w14:textId="77777777" w:rsidR="006E25E1" w:rsidRDefault="006E25E1" w:rsidP="006E25E1">
      <w:pPr>
        <w:pStyle w:val="berschrift3"/>
        <w:rPr>
          <w:lang w:val="en-US"/>
        </w:rPr>
      </w:pPr>
      <w:bookmarkStart w:id="52" w:name="_Toc25247597"/>
      <w:r>
        <w:rPr>
          <w:lang w:val="en-US"/>
        </w:rPr>
        <w:t>Ci</w:t>
      </w:r>
      <w:r w:rsidRPr="000F3185">
        <w:rPr>
          <w:lang w:val="en-US"/>
        </w:rPr>
        <w:t>rcuit breaker</w:t>
      </w:r>
      <w:bookmarkEnd w:id="52"/>
    </w:p>
    <w:p w14:paraId="5F8A44B6" w14:textId="77777777" w:rsidR="006E25E1" w:rsidRDefault="006E25E1" w:rsidP="006E25E1">
      <w:r w:rsidRPr="00BF098B">
        <w:t>Circuit breaker, zu Deutsch Sicherung, kommen ursprünglich aus dem elektrischen Bereich. Sicherungen sind kleine Drähte oder Widerstände welche bei einer gewissen Leistung durchbrennen und bevor</w:t>
      </w:r>
      <w:r>
        <w:t xml:space="preserve"> Hauptleitungen z. B.</w:t>
      </w:r>
      <w:r w:rsidRPr="00BF098B">
        <w:t xml:space="preserve"> in der Wand</w:t>
      </w:r>
      <w:r>
        <w:t xml:space="preserve"> durchbrennen</w:t>
      </w:r>
      <w:r w:rsidRPr="00BF098B">
        <w:t xml:space="preserve"> und so </w:t>
      </w:r>
      <w:r w:rsidRPr="00BF098B">
        <w:lastRenderedPageBreak/>
        <w:t>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77777777"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 [</w:t>
      </w:r>
      <w:r w:rsidRPr="00D459F6">
        <w:rPr>
          <w:color w:val="FF0000"/>
        </w:rPr>
        <w:t>Finale Bild Nummer</w:t>
      </w:r>
      <w:r>
        <w:t xml:space="preserve">] erklärt. </w:t>
      </w:r>
    </w:p>
    <w:p w14:paraId="41EB66A0" w14:textId="77777777" w:rsidR="006E25E1" w:rsidRPr="00D36092" w:rsidRDefault="006E25E1" w:rsidP="006E25E1">
      <w:r w:rsidRPr="00D36092">
        <w:rPr>
          <w:b/>
        </w:rPr>
        <w:t xml:space="preserve">Closed </w:t>
      </w:r>
      <w:r w:rsidRPr="00D36092">
        <w:t>ist zuallererst der Zustand, welcher den Normalen betrieb widerspiegelt, dieser wird nur verlassen, wenn eine entsprechende Anzahl an Fehlern in einer festgelegten Zeit überschritten wird (threshold). Verlassen bedeutet in den Open Status zu wechseln.</w:t>
      </w:r>
    </w:p>
    <w:p w14:paraId="7ECCCD94" w14:textId="77777777" w:rsidR="006E25E1" w:rsidRPr="00D36092" w:rsidRDefault="006E25E1" w:rsidP="006E25E1">
      <w:bookmarkStart w:id="53" w:name="_CTVK00191f50c4e98684200addca71323790021"/>
      <w:r>
        <w:rPr>
          <w:noProof/>
        </w:rPr>
        <w:drawing>
          <wp:anchor distT="0" distB="0" distL="114300" distR="114300" simplePos="0" relativeHeight="251661824" behindDoc="0" locked="0" layoutInCell="1" allowOverlap="1" wp14:anchorId="7BDE488A" wp14:editId="1991DE35">
            <wp:simplePos x="0" y="0"/>
            <wp:positionH relativeFrom="column">
              <wp:posOffset>584928</wp:posOffset>
            </wp:positionH>
            <wp:positionV relativeFrom="paragraph">
              <wp:posOffset>1168984</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21">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53"/>
      <w:r w:rsidRPr="00D36092">
        <w:rPr>
          <w:b/>
        </w:rPr>
        <w:t>Open</w:t>
      </w:r>
      <w:r w:rsidRPr="00D36092">
        <w:t>, blockt erst einmal jeglichen Datenverkehr und schaltet erst nach einer gewissen Zeit auf Half-Open um. Hierbei werden sofort, Error Nachrichten zurückgesendet. In dieser Zeit soll sich der Service, von dem ankommenden Datenverkehr erholen können oder die Zeit haben neu zu starten.</w:t>
      </w:r>
      <w:r>
        <w:t xml:space="preserve"> Die Wiederherstellung der Verbindung wird in der Regel von externen System übernommen und findet nicht im Circuit breaker statt.</w:t>
      </w:r>
    </w:p>
    <w:p w14:paraId="11F7B595" w14:textId="405F0CB5" w:rsidR="006E25E1" w:rsidRPr="004944B8" w:rsidRDefault="004944B8" w:rsidP="006E25E1">
      <w:pPr>
        <w:pStyle w:val="Beschriftung"/>
      </w:pPr>
      <w:r w:rsidRPr="00862679">
        <w:t>Abbildung</w:t>
      </w:r>
      <w:r w:rsidR="006E25E1" w:rsidRPr="00862679">
        <w:t xml:space="preserve"> </w:t>
      </w:r>
      <w:r w:rsidR="00545FED">
        <w:rPr>
          <w:noProof/>
        </w:rPr>
        <w:fldChar w:fldCharType="begin"/>
      </w:r>
      <w:r w:rsidR="00545FED" w:rsidRPr="00862679">
        <w:rPr>
          <w:noProof/>
        </w:rPr>
        <w:instrText xml:space="preserve"> SEQ Abbildung \* ARABIC </w:instrText>
      </w:r>
      <w:r w:rsidR="00545FED">
        <w:rPr>
          <w:noProof/>
        </w:rPr>
        <w:fldChar w:fldCharType="separate"/>
      </w:r>
      <w:r w:rsidR="00B640B2" w:rsidRPr="00862679">
        <w:rPr>
          <w:noProof/>
        </w:rPr>
        <w:t>7</w:t>
      </w:r>
      <w:r w:rsidR="00545FED">
        <w:rPr>
          <w:noProof/>
        </w:rPr>
        <w:fldChar w:fldCharType="end"/>
      </w:r>
      <w:r w:rsidR="006E25E1" w:rsidRPr="00862679">
        <w:t xml:space="preserve">: Circuit Breaker Zustände </w:t>
      </w:r>
      <w:sdt>
        <w:sdtPr>
          <w:alias w:val="Don't edit this field"/>
          <w:tag w:val="CitaviPlaceholder#b61b59a9-066c-4702-a051-ad8ca126b7fe"/>
          <w:id w:val="-737947735"/>
          <w:placeholder>
            <w:docPart w:val="022A82FD6CBF413E8AF5872CBCA0FAE5"/>
          </w:placeholder>
        </w:sdtPr>
        <w:sdtEndPr/>
        <w:sdtContent>
          <w:r w:rsidR="006E25E1">
            <w:fldChar w:fldCharType="begin"/>
          </w:r>
          <w:r w:rsidR="00041BB4">
            <w:instrText>ADDIN CitaviPlaceholder{eyIkaWQiOiIxIiwiRW50cmllcyI6W3siJGlkIjoiMiIsIkFzc29jaWF0ZVdpdGhLbm93bGVkZ2VJdGVtSWQiOiI3MzZmMjk0MS02ZjUwLTQ3YWQtOWU2ZC1lMWM5ZTAyODgzOGUiLCJJZCI6ImI5YzZkNThlLWUwZWEtNDZjMi04M2IxLWI4NWQ2ZjE1YzNm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DowNjo1MSIsIk1vZGlmaWVkQnkiOiJfR2Vycml0IFdJbGRlcm11dGgiLCJJZCI6IjZmYWQwNWI3LWMyODEtNDhlZi05ZGZkLWJiZDkyMTI4NGQzNiIsIk1vZGlmaWVkT24iOiIyMDE5LTExLTIyVDA4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E5LTEwLTE0VDE0OjIzOjE5IiwiUHJvamVjdCI6eyIkcmVmIjoiNSJ9fV0sIk9ubGluZUFkZHJlc3MiOiJodHRwczovL21hcnRpbmZvd2xlci5jb20vYmxpa2kvaW1hZ2VzL2NpcmN1aXRCcmVha2VyL3N0YXRlLnBuZy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TktMTEtMjVUMTY6NDI6MzU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2MWI1OWE5LTA2NmMtNDcwMi1hMDUxLWFkOGNhMTI2YjdmZSIsIlRleHQiOiIoRm93bGVyIDIwMTQpIiwiV0FJVmVyc2lvbiI6IjYuMy4wLjAifQ==}</w:instrText>
          </w:r>
          <w:r w:rsidR="006E25E1">
            <w:fldChar w:fldCharType="separate"/>
          </w:r>
          <w:r w:rsidR="00C24308">
            <w:t>(Fowler 2014)</w:t>
          </w:r>
          <w:r w:rsidR="006E25E1">
            <w:fldChar w:fldCharType="end"/>
          </w:r>
        </w:sdtContent>
      </w:sdt>
    </w:p>
    <w:p w14:paraId="66FDD0B2" w14:textId="77777777" w:rsidR="006E25E1" w:rsidRDefault="006E25E1" w:rsidP="006E25E1">
      <w:r w:rsidRPr="004944B8">
        <w:rPr>
          <w:b/>
        </w:rPr>
        <w:t xml:space="preserve"> </w:t>
      </w:r>
      <w:r w:rsidRPr="00862679">
        <w:rPr>
          <w:b/>
          <w:lang w:val="en-US"/>
        </w:rPr>
        <w:t>Half-Open</w:t>
      </w:r>
      <w:r w:rsidRPr="00862679">
        <w:rPr>
          <w:lang w:val="en-US"/>
        </w:rPr>
        <w:t xml:space="preserve"> testet den Service. </w:t>
      </w:r>
      <w:r w:rsidRPr="000A3968">
        <w:t>Es werden ein paar Anfragen angenommen. Die Anzahl ist normalerweise geringer als im Ursprünglichen Closed Status. W</w:t>
      </w:r>
      <w:r>
        <w:t>enn dieser Test Erfolgreich verlaufen ist, wird wieder in den Closed Zustand gewechselt. Falls die Anfragen weiterhin Fehlschlagen wird wieder zurück in den Open Status gewechselt.</w:t>
      </w:r>
    </w:p>
    <w:p w14:paraId="323C2604" w14:textId="77777777" w:rsidR="006E25E1" w:rsidRDefault="006E25E1" w:rsidP="006E25E1">
      <w:pPr>
        <w:pStyle w:val="berschrift4"/>
      </w:pPr>
      <w:r>
        <w:lastRenderedPageBreak/>
        <w:t>Zusätzlichen Abschnitt für Fehler Handhabung schreiben?</w:t>
      </w:r>
    </w:p>
    <w:p w14:paraId="488B29C4" w14:textId="77777777" w:rsidR="006E25E1" w:rsidRDefault="006E25E1" w:rsidP="006E25E1">
      <w:pPr>
        <w:pStyle w:val="berschrift4"/>
      </w:pPr>
      <w:r>
        <w:t>Unterschiedliche Arten/Ebenen von Circuit breakern</w:t>
      </w:r>
    </w:p>
    <w:p w14:paraId="1DCE1487" w14:textId="77777777" w:rsidR="006E25E1" w:rsidRDefault="006E25E1" w:rsidP="006E25E1">
      <w:r>
        <w:t xml:space="preserve">Man kann im Allgemeinen in Zwei unterschiedliche Arten von Circuit Breakern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r>
        <w:t>breaker</w:t>
      </w:r>
    </w:p>
    <w:p w14:paraId="551EBA65" w14:textId="77777777" w:rsidR="006E25E1" w:rsidRDefault="006E25E1" w:rsidP="006E25E1">
      <w:r w:rsidRPr="00563149">
        <w:t xml:space="preserve">Beschreibt einen von einer </w:t>
      </w:r>
      <w:r>
        <w:t>Middleware verwalteten Circuit b</w:t>
      </w:r>
      <w:r w:rsidRPr="00563149">
        <w:t>reaker. Normalerweise ist dies ein API Gateway, ein Service Mesh oder ein Reverse Proxy. In diesen Fällen geht 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der anderen Seite ist, das der Entwickler sich weniger mit diesem zusätzlichen Konstrukt beschäftigen bzw. dieses Entwickeln muss.</w:t>
      </w:r>
    </w:p>
    <w:p w14:paraId="16E1A011" w14:textId="77777777" w:rsidR="006E25E1" w:rsidRPr="00F75671" w:rsidRDefault="006E25E1" w:rsidP="006E25E1">
      <w:pPr>
        <w:pStyle w:val="berschrift4"/>
      </w:pPr>
      <w:r>
        <w:t>Unabhängig Verwaltete Circuit breaker</w:t>
      </w:r>
    </w:p>
    <w:p w14:paraId="68C66AD0" w14:textId="77777777" w:rsidR="006E25E1" w:rsidRDefault="006E25E1" w:rsidP="006E25E1">
      <w:r>
        <w:t xml:space="preserve">Ein Unabhängig Verwalteter Circuit breaker steht für einen im Service selbst implementierten Circuit breaker welcher den Ankommenden Datenverkehr Regelt. Der große Vorteil ist, das man auf diese Art und weiße keine einzelne große Schwachstelle mehr hat, da diese nach unten auf die Services geschoben wird und ist speziell in hoch Verfügbaren Systemen Wichtig. Der Nachteil ist die erhöhte Komplexität welche für die Entwickler hinzugefügt wird, was vor allem der Fall ist wenn unterschiedliche Service verschiedene Programmiersprachen benutzen oder Entwickler noch neu in dem Bereich der Weiterführenden Fehler sind. Es gibt allerdings in allerlei Sprachen, gut geschriebene Bibliotheken welche weit verbreitet Benutzt werden. </w:t>
      </w:r>
    </w:p>
    <w:p w14:paraId="1EFCA813" w14:textId="77777777" w:rsidR="006E25E1" w:rsidRDefault="006E25E1" w:rsidP="006E25E1">
      <w:pPr>
        <w:pStyle w:val="berschrift4"/>
      </w:pPr>
      <w:r>
        <w:t>Mögliche aktuelle unabhängig Verwaltete circuit breaker</w:t>
      </w:r>
    </w:p>
    <w:p w14:paraId="5DC893B4" w14:textId="77777777" w:rsidR="006E25E1" w:rsidRDefault="006E25E1" w:rsidP="006E25E1">
      <w:r w:rsidRPr="00A97576">
        <w:t>resilience4j</w:t>
      </w:r>
      <w:r>
        <w:t xml:space="preserve"> </w:t>
      </w:r>
    </w:p>
    <w:p w14:paraId="72D74012" w14:textId="77777777" w:rsidR="006E25E1" w:rsidRDefault="006E25E1" w:rsidP="006E25E1"/>
    <w:p w14:paraId="46C1F105" w14:textId="77777777" w:rsidR="006E25E1" w:rsidRDefault="006E25E1" w:rsidP="006E25E1"/>
    <w:p w14:paraId="194817AC" w14:textId="77777777" w:rsidR="006E25E1" w:rsidRDefault="006E25E1" w:rsidP="006E25E1"/>
    <w:p w14:paraId="7DC0E691" w14:textId="77777777" w:rsidR="006E25E1" w:rsidRDefault="006E25E1" w:rsidP="006E25E1"/>
    <w:p w14:paraId="6C5A34A5" w14:textId="77777777" w:rsidR="006E25E1" w:rsidRDefault="006E25E1" w:rsidP="006E25E1">
      <w:pPr>
        <w:pStyle w:val="berschrift4"/>
      </w:pPr>
      <w:r>
        <w:t>Mögliche aktuelle zentral Verwaltete circuit breaker</w:t>
      </w:r>
    </w:p>
    <w:p w14:paraId="5BA29467" w14:textId="77777777" w:rsidR="006E25E1" w:rsidRPr="009311E3" w:rsidRDefault="006E25E1" w:rsidP="006E25E1">
      <w:r>
        <w:t>Istio</w:t>
      </w:r>
    </w:p>
    <w:p w14:paraId="52774023" w14:textId="1889F331" w:rsidR="006E25E1" w:rsidRDefault="006E25E1" w:rsidP="006E25E1">
      <w:pPr>
        <w:spacing w:before="0" w:line="240" w:lineRule="auto"/>
        <w:jc w:val="left"/>
        <w:rPr>
          <w:rFonts w:ascii="Arial" w:hAnsi="Arial"/>
          <w:b/>
          <w:kern w:val="28"/>
          <w:sz w:val="28"/>
        </w:rPr>
      </w:pPr>
    </w:p>
    <w:p w14:paraId="43E466CB" w14:textId="77777777" w:rsidR="006E25E1" w:rsidRDefault="006E25E1" w:rsidP="006E25E1">
      <w:pPr>
        <w:pStyle w:val="berschrift3"/>
      </w:pPr>
      <w:bookmarkStart w:id="54" w:name="_Toc25247598"/>
      <w:r>
        <w:lastRenderedPageBreak/>
        <w:t>Retry</w:t>
      </w:r>
      <w:bookmarkEnd w:id="54"/>
    </w:p>
    <w:p w14:paraId="2C484FB1" w14:textId="77777777" w:rsidR="006E25E1" w:rsidRDefault="006E25E1" w:rsidP="006E25E1">
      <w:pPr>
        <w:pStyle w:val="berschrift4"/>
      </w:pPr>
      <w:r>
        <w:t>Das zu Lösende Problem</w:t>
      </w:r>
    </w:p>
    <w:p w14:paraId="6D25F9E3" w14:textId="77777777" w:rsidR="006E25E1" w:rsidRPr="002D6318"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77777777" w:rsidR="006E25E1" w:rsidRDefault="006E25E1" w:rsidP="006E25E1">
      <w:pPr>
        <w:pStyle w:val="berschrift4"/>
      </w:pPr>
      <w:r w:rsidRPr="004F78B8">
        <w:t xml:space="preserve">Lösungsansatz </w:t>
      </w:r>
      <w:r>
        <w:t>für das Problems</w:t>
      </w:r>
    </w:p>
    <w:p w14:paraId="7605C30F" w14:textId="77777777"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77777777"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Exception ausgelöst werden. Wenn Beispielsweise ein Login mehrfach mit den Falschen Daten ausgeführt wird, macht es keinen Sinn diesen überhaupt abzusenden. </w:t>
      </w:r>
    </w:p>
    <w:p w14:paraId="192851A1" w14:textId="77777777" w:rsidR="006E25E1" w:rsidRDefault="006E25E1" w:rsidP="006E25E1">
      <w:pPr>
        <w:pStyle w:val="Listenabsatz"/>
        <w:numPr>
          <w:ilvl w:val="0"/>
          <w:numId w:val="42"/>
        </w:numPr>
      </w:pPr>
      <w:r>
        <w:t>Retry: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3AD05A11" w14:textId="77777777" w:rsidR="006E25E1" w:rsidRDefault="006E25E1" w:rsidP="006E25E1">
      <w:pPr>
        <w:pStyle w:val="Listenabsatz"/>
        <w:numPr>
          <w:ilvl w:val="0"/>
          <w:numId w:val="42"/>
        </w:numPr>
      </w:pPr>
      <w:r>
        <w:t>Retry mit Verzögerung: Falls es sich um einen eher gewöhnlicherer Fehler handelt, z. B. der Angefragte Service oder das Netzwerk sind Überlaufen. Ist die beste Option die Anfrage mit ein gewissen Verzögerung erneut zu Senden.</w:t>
      </w:r>
    </w:p>
    <w:p w14:paraId="661C0A13" w14:textId="77777777" w:rsidR="006E25E1" w:rsidRDefault="006E25E1" w:rsidP="006E25E1">
      <w:pPr>
        <w:pStyle w:val="berschrift3"/>
      </w:pPr>
      <w:bookmarkStart w:id="55" w:name="_Toc25247599"/>
      <w:r>
        <w:t>Rate Limiting</w:t>
      </w:r>
      <w:bookmarkEnd w:id="55"/>
    </w:p>
    <w:p w14:paraId="5CBB7B2E" w14:textId="77777777" w:rsidR="006E25E1" w:rsidRDefault="006E25E1" w:rsidP="006E25E1">
      <w:bookmarkStart w:id="56" w:name="_CTVK00159fd8d8834244b9b828fa5208d74aeb0"/>
      <w:bookmarkStart w:id="57" w:name="_CTVK00122ce641e4c3044b69c0104f6782c4696"/>
      <w:r w:rsidRPr="00F96F13">
        <w:t>Rate Limiting Komponenten sind Circuit Breakern ziemlich ähnlich, in der Weise das sie die ankommenden Anfragen limitieren. Doch anders als der Circuit Breaker, wird die Auswirkung eines Rate Limiter, erst ab einer bestimmten Skalierung bemerkbar und hat auch nicht eine so starke Auswirkung wie dieser.</w:t>
      </w:r>
    </w:p>
    <w:p w14:paraId="1F716C5A" w14:textId="67800B24" w:rsidR="006E25E1" w:rsidRPr="00862679" w:rsidRDefault="006E25E1" w:rsidP="006E25E1">
      <w:pPr>
        <w:rPr>
          <w:lang w:val="en-US"/>
        </w:rPr>
      </w:pPr>
      <w:r w:rsidRPr="00F96F13">
        <w:rPr>
          <w:lang w:val="en-US"/>
        </w:rPr>
        <w:t xml:space="preserve">If you’ve ever worked with APIs for some huge products you know that they have rate limiting applied to almost any operation. </w:t>
      </w:r>
      <w:r w:rsidRPr="00931DF8">
        <w:rPr>
          <w:lang w:val="en-US"/>
        </w:rPr>
        <w:t xml:space="preserve">Examples: </w:t>
      </w:r>
      <w:hyperlink r:id="rId22" w:history="1">
        <w:r w:rsidRPr="00931DF8">
          <w:rPr>
            <w:rStyle w:val="Hyperlink"/>
            <w:lang w:val="en-US"/>
          </w:rPr>
          <w:t>Facebook</w:t>
        </w:r>
      </w:hyperlink>
      <w:r w:rsidRPr="00931DF8">
        <w:rPr>
          <w:lang w:val="en-US"/>
        </w:rPr>
        <w:t xml:space="preserve">, </w:t>
      </w:r>
      <w:hyperlink r:id="rId23" w:history="1">
        <w:r w:rsidRPr="00931DF8">
          <w:rPr>
            <w:rStyle w:val="Hyperlink"/>
            <w:lang w:val="en-US"/>
          </w:rPr>
          <w:t>Twitter</w:t>
        </w:r>
      </w:hyperlink>
      <w:r w:rsidRPr="00931DF8">
        <w:rPr>
          <w:lang w:val="en-US"/>
        </w:rPr>
        <w:t xml:space="preserve">, </w:t>
      </w:r>
      <w:hyperlink r:id="rId24" w:history="1">
        <w:r w:rsidRPr="00931DF8">
          <w:rPr>
            <w:rStyle w:val="Hyperlink"/>
            <w:lang w:val="en-US"/>
          </w:rPr>
          <w:t>Google Analytics</w:t>
        </w:r>
        <w:bookmarkEnd w:id="56"/>
      </w:hyperlink>
      <w:r w:rsidRPr="00931DF8">
        <w:rPr>
          <w:lang w:val="en-US"/>
        </w:rPr>
        <w:t xml:space="preserve">… </w:t>
      </w:r>
      <w:sdt>
        <w:sdtPr>
          <w:alias w:val="Don't edit this field"/>
          <w:tag w:val="CitaviPlaceholder#4fe1584b-7b59-4f20-a99f-6d30dba3340f"/>
          <w:id w:val="-1781102600"/>
          <w:placeholder>
            <w:docPart w:val="BBE0D54F89A044FBA358591EFF2B5659"/>
          </w:placeholder>
        </w:sdtPr>
        <w:sdtEndPr/>
        <w:sdtContent>
          <w:r>
            <w:fldChar w:fldCharType="begin"/>
          </w:r>
          <w:r w:rsidR="00041BB4">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S0yNVQxNjo0MjozN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fldChar w:fldCharType="separate"/>
          </w:r>
          <w:r w:rsidR="00C24308">
            <w:rPr>
              <w:lang w:val="en-US"/>
            </w:rPr>
            <w:t>(Storozhuk 2018)</w:t>
          </w:r>
          <w:r>
            <w:fldChar w:fldCharType="end"/>
          </w:r>
        </w:sdtContent>
      </w:sdt>
    </w:p>
    <w:p w14:paraId="5D568DF6" w14:textId="77777777" w:rsidR="006E25E1" w:rsidRPr="00862679" w:rsidRDefault="006E25E1" w:rsidP="006E25E1">
      <w:pPr>
        <w:rPr>
          <w:lang w:val="en-US"/>
        </w:rPr>
      </w:pPr>
    </w:p>
    <w:p w14:paraId="5C910B54" w14:textId="77777777" w:rsidR="006E25E1" w:rsidRPr="00041BB4" w:rsidRDefault="006E25E1" w:rsidP="006E25E1">
      <w:r w:rsidRPr="00041BB4">
        <w:lastRenderedPageBreak/>
        <w:t xml:space="preserve">Allerdings, ganz im Gegenteil zur Resultierenden Schlussfolgerung, sind sie umso Wichtigere für kleinere Anwendungen und man sollte sich vermehrt überlegen sie Einzubauen. </w:t>
      </w:r>
    </w:p>
    <w:p w14:paraId="436C841C" w14:textId="77777777" w:rsidR="006E25E1" w:rsidRPr="00862679" w:rsidRDefault="006E25E1" w:rsidP="006E25E1">
      <w:pPr>
        <w:rPr>
          <w:lang w:val="en-US"/>
        </w:rPr>
      </w:pPr>
      <w:r>
        <w:rPr>
          <w:noProof/>
        </w:rPr>
        <w:drawing>
          <wp:inline distT="0" distB="0" distL="0" distR="0" wp14:anchorId="0C065C6B" wp14:editId="6B141B15">
            <wp:extent cx="5400675" cy="2469515"/>
            <wp:effectExtent l="0" t="0" r="9525"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inline>
        </w:drawing>
      </w:r>
      <w:bookmarkEnd w:id="57"/>
    </w:p>
    <w:p w14:paraId="351503E8" w14:textId="3AA0BF53" w:rsidR="006E25E1" w:rsidRPr="0060390B" w:rsidRDefault="004944B8" w:rsidP="006E25E1">
      <w:pPr>
        <w:pStyle w:val="Beschriftung"/>
      </w:pPr>
      <w:r w:rsidRPr="004944B8">
        <w:rPr>
          <w:lang w:val="en-US"/>
        </w:rPr>
        <w:t>Ab</w:t>
      </w:r>
      <w:r>
        <w:rPr>
          <w:lang w:val="en-US"/>
        </w:rPr>
        <w:t>bildung</w:t>
      </w:r>
      <w:r w:rsidR="006E25E1" w:rsidRPr="004944B8">
        <w:rPr>
          <w:lang w:val="en-US"/>
        </w:rPr>
        <w:t xml:space="preserve"> </w:t>
      </w:r>
      <w:r w:rsidR="00B640B2">
        <w:fldChar w:fldCharType="begin"/>
      </w:r>
      <w:r w:rsidR="00B640B2" w:rsidRPr="004944B8">
        <w:rPr>
          <w:lang w:val="en-US"/>
        </w:rPr>
        <w:instrText xml:space="preserve"> SEQ Abbildung \* ARABIC </w:instrText>
      </w:r>
      <w:r w:rsidR="00B640B2">
        <w:fldChar w:fldCharType="separate"/>
      </w:r>
      <w:r w:rsidR="00B640B2" w:rsidRPr="004944B8">
        <w:rPr>
          <w:noProof/>
          <w:lang w:val="en-US"/>
        </w:rPr>
        <w:t>8</w:t>
      </w:r>
      <w:r w:rsidR="00B640B2">
        <w:fldChar w:fldCharType="end"/>
      </w:r>
      <w:r w:rsidR="006E25E1" w:rsidRPr="004944B8">
        <w:rPr>
          <w:lang w:val="en-US"/>
        </w:rPr>
        <w:t xml:space="preserve">: Storozhuk 2018 - Rate Limiter.jpg Load balancer </w:t>
      </w:r>
      <w:sdt>
        <w:sdtPr>
          <w:alias w:val="Don't edit this field"/>
          <w:tag w:val="CitaviPlaceholder#f8bb34d7-6dae-48cd-aaec-99780df30ee4"/>
          <w:id w:val="2106766961"/>
          <w:placeholder>
            <w:docPart w:val="BBE0D54F89A044FBA358591EFF2B5659"/>
          </w:placeholder>
        </w:sdtPr>
        <w:sdtEndPr/>
        <w:sdtContent>
          <w:r w:rsidR="006E25E1">
            <w:fldChar w:fldCharType="begin"/>
          </w:r>
          <w:r w:rsidR="00041BB4">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S0yNVQxNjo0MjozN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C24308">
            <w:t>(Storozhuk 2018)</w:t>
          </w:r>
          <w:r w:rsidR="006E25E1">
            <w:fldChar w:fldCharType="end"/>
          </w:r>
        </w:sdtContent>
      </w:sdt>
    </w:p>
    <w:p w14:paraId="0243BE0A" w14:textId="77777777" w:rsidR="006E25E1" w:rsidRDefault="006E25E1" w:rsidP="006E25E1">
      <w:pPr>
        <w:tabs>
          <w:tab w:val="left" w:pos="6485"/>
        </w:tabs>
      </w:pPr>
      <w:r w:rsidRPr="00F96F13">
        <w:t>Sie helfen Anfrage spitzen zu verhindern was im Speziellen für kleinere Anwendungen wichtig ist, Anfrage spitzen werden entweder in Warteschlangen abgelegt und später abgearbeitet oder einfach abgelehn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ereitet wird Skalierbar zu sein, aus diesem Grund wird sie in vielen API Gateways oder Proxys schon direkt mitgeliefert, über diese beiden wird aber später noch gesprochen.</w:t>
      </w:r>
      <w:r>
        <w:tab/>
      </w:r>
    </w:p>
    <w:p w14:paraId="0EC49EC3" w14:textId="7C3EBCC3" w:rsidR="006905DD" w:rsidRDefault="006E25E1" w:rsidP="006E25E1">
      <w:pPr>
        <w:pStyle w:val="berschrift2"/>
      </w:pPr>
      <w:bookmarkStart w:id="58" w:name="_Toc25247600"/>
      <w:r>
        <w:t>Kommunikations-</w:t>
      </w:r>
      <w:r w:rsidR="006905DD">
        <w:t xml:space="preserve"> Überwachung und Verfolgung</w:t>
      </w:r>
      <w:bookmarkEnd w:id="58"/>
    </w:p>
    <w:p w14:paraId="0FE18A23" w14:textId="77777777" w:rsidR="006E25E1" w:rsidRDefault="006E25E1" w:rsidP="006E25E1">
      <w:pPr>
        <w:pStyle w:val="berschrift3"/>
      </w:pPr>
      <w:bookmarkStart w:id="59" w:name="_Toc25247601"/>
      <w:r>
        <w:t>Verteilte anfragen Verfolgung/Überwachung (Distributed tracing)</w:t>
      </w:r>
      <w:bookmarkEnd w:id="59"/>
    </w:p>
    <w:p w14:paraId="5A7D25A6" w14:textId="77777777" w:rsidR="006E25E1" w:rsidRDefault="006E25E1" w:rsidP="006E25E1">
      <w:pPr>
        <w:pStyle w:val="berschrift4"/>
      </w:pPr>
      <w:r>
        <w:t>Was ist verteilte anfragen Überwachung</w:t>
      </w:r>
    </w:p>
    <w:p w14:paraId="0E1A2F58" w14:textId="77777777" w:rsidR="006E25E1" w:rsidRDefault="006E25E1" w:rsidP="006E25E1">
      <w:r>
        <w:t>Bei verteilter anfragen Überwachung 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77777777" w:rsidR="006E25E1" w:rsidRDefault="006E25E1" w:rsidP="006E25E1">
      <w:pPr>
        <w:pStyle w:val="berschrift4"/>
      </w:pPr>
      <w:r>
        <w:lastRenderedPageBreak/>
        <w:t>Wieso ist verteilte anfragen Verfolgung/Überwachung wichtig</w:t>
      </w:r>
    </w:p>
    <w:p w14:paraId="433CE7CD" w14:textId="77777777" w:rsidR="006E25E1" w:rsidRDefault="006E25E1" w:rsidP="006E25E1">
      <w:pPr>
        <w:rPr>
          <w:noProof/>
        </w:rPr>
      </w:pPr>
      <w:r>
        <w:t>Mit der Architekturänderung von Monolithen zu Microservices haben sich einige neue Herausforderungen ergeben. So sind wenige lokale Module in viele verteilte Services umstrukturiert worden und was damals noch lokal gedebugt werden konnte, verteilt sich nun über das Netzwerk hinweg über etliche Hops.</w:t>
      </w:r>
      <w:bookmarkStart w:id="60" w:name="_CTVK0016a9db8750b7343e6b457be5eddd4e68e"/>
      <w:r w:rsidRPr="002E0A79">
        <w:rPr>
          <w:noProof/>
        </w:rPr>
        <w:t xml:space="preserve"> </w:t>
      </w:r>
    </w:p>
    <w:p w14:paraId="129586AE" w14:textId="77777777" w:rsidR="006E25E1" w:rsidRDefault="006E25E1" w:rsidP="006E25E1">
      <w:r>
        <w:rPr>
          <w:noProof/>
        </w:rPr>
        <w:drawing>
          <wp:inline distT="0" distB="0" distL="0" distR="0" wp14:anchorId="30166360" wp14:editId="65EF185D">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60"/>
    </w:p>
    <w:p w14:paraId="0D5C8792" w14:textId="3E5A8C6D" w:rsidR="006E25E1" w:rsidRPr="00862679" w:rsidRDefault="004944B8" w:rsidP="006E25E1">
      <w:pPr>
        <w:pStyle w:val="Beschriftung"/>
        <w:rPr>
          <w:lang w:val="en-US"/>
        </w:rPr>
      </w:pPr>
      <w:r>
        <w:rPr>
          <w:lang w:val="en-US"/>
        </w:rPr>
        <w:t>Abbildung</w:t>
      </w:r>
      <w:r w:rsidR="006E25E1" w:rsidRPr="00875F4C">
        <w:rPr>
          <w:lang w:val="en-US"/>
        </w:rPr>
        <w:t xml:space="preserve"> </w:t>
      </w:r>
      <w:r w:rsidR="00545FED">
        <w:rPr>
          <w:noProof/>
        </w:rPr>
        <w:fldChar w:fldCharType="begin"/>
      </w:r>
      <w:r w:rsidR="00545FED" w:rsidRPr="00545FED">
        <w:rPr>
          <w:noProof/>
          <w:lang w:val="en-US"/>
        </w:rPr>
        <w:instrText xml:space="preserve"> SEQ Abbildung \* ARABIC </w:instrText>
      </w:r>
      <w:r w:rsidR="00545FED">
        <w:rPr>
          <w:noProof/>
        </w:rPr>
        <w:fldChar w:fldCharType="separate"/>
      </w:r>
      <w:r w:rsidR="00B640B2" w:rsidRPr="00545FED">
        <w:rPr>
          <w:noProof/>
          <w:lang w:val="en-US"/>
        </w:rPr>
        <w:t>9</w:t>
      </w:r>
      <w:r w:rsidR="00545FED">
        <w:rPr>
          <w:noProof/>
        </w:rPr>
        <w:fldChar w:fldCharType="end"/>
      </w:r>
      <w:r w:rsidR="006E25E1" w:rsidRPr="00875F4C">
        <w:rPr>
          <w:lang w:val="en-US"/>
        </w:rPr>
        <w:t xml:space="preserve">: Why Distributed Tracing </w:t>
      </w:r>
      <w:sdt>
        <w:sdtPr>
          <w:alias w:val="Don't edit this field"/>
          <w:tag w:val="CitaviPlaceholder#e0d9629a-59d5-4f86-995f-1dbdd279822d"/>
          <w:id w:val="1093199139"/>
          <w:placeholder>
            <w:docPart w:val="D923D87386E9482CBC318E7B147EA3C3"/>
          </w:placeholder>
        </w:sdtPr>
        <w:sdtEndPr/>
        <w:sdtContent>
          <w:r w:rsidR="006E25E1">
            <w:fldChar w:fldCharType="begin"/>
          </w:r>
          <w:r w:rsidR="00041BB4">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4OjEyOjI1IiwiTW9kaWZpZWRCeSI6Il9HZXJyaXQgV0lsZGVybXV0aCIsIklkIjoiMzdiNmVjOGMtNDg3ZC00NDcwLTk0NzctMGY3MmQ3YTZlYWRiIiwiTW9kaWZpZWRPbiI6IjIwMTktMTEtMjJUMDg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A0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E5LTExLTI1VDE2OjQyOjM1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rsidR="006E25E1">
            <w:fldChar w:fldCharType="separate"/>
          </w:r>
          <w:r w:rsidR="00C24308">
            <w:rPr>
              <w:lang w:val="en-US"/>
            </w:rPr>
            <w:t>(Kyma)</w:t>
          </w:r>
          <w:r w:rsidR="006E25E1">
            <w:fldChar w:fldCharType="end"/>
          </w:r>
        </w:sdtContent>
      </w:sdt>
    </w:p>
    <w:p w14:paraId="31C9B505" w14:textId="77777777" w:rsidR="006E25E1" w:rsidRDefault="006E25E1" w:rsidP="006E25E1">
      <w:r>
        <w:t xml:space="preserve">Da niemand gerne viel Zeit damit verbringt sich durch etliche Netzwerklogs durchzuwühlen wird eine automatisierte Lösung benötigt. Um genau dieses Problem zu beherrschen benötigt es neue Analysewerkzeuge und hier kommt Distributed Tracing ins Spiel. </w:t>
      </w:r>
    </w:p>
    <w:p w14:paraId="22325783" w14:textId="77777777" w:rsidR="006E25E1" w:rsidRDefault="006E25E1" w:rsidP="006E25E1">
      <w:pPr>
        <w:pStyle w:val="berschrift4"/>
      </w:pPr>
      <w:r>
        <w:t>Nachteile</w:t>
      </w:r>
    </w:p>
    <w:p w14:paraId="0053F624" w14:textId="22E7C56D" w:rsidR="006E25E1" w:rsidRDefault="006E25E1" w:rsidP="006E25E1">
      <w:pPr>
        <w:rPr>
          <w:color w:val="000000"/>
          <w:szCs w:val="24"/>
        </w:rPr>
      </w:pPr>
      <w:r>
        <w:t xml:space="preserve">Wie so vieles hat auch verteilte Anfragenüberwachung einige Nachteile. Die anfallenden Logs können immense Groß werden und sind fast nicht komprimierbar was vor allem an ihrer notwendigen Einzigartigkeit liegt und je nach Systemgröße sehr groß/viele werden können </w:t>
      </w:r>
      <w:bookmarkStart w:id="61" w:name="_CTVK001fe595eaf21274f469b570f947b91eb4c"/>
      <w:r>
        <w:t>„</w:t>
      </w:r>
      <w:r w:rsidRPr="00FF0A87">
        <w:rPr>
          <w:szCs w:val="24"/>
        </w:rPr>
        <w:t>Tracing is high-volume and high-cardinalit</w:t>
      </w:r>
      <w:bookmarkEnd w:id="61"/>
      <w:r w:rsidRPr="00FF0A87">
        <w:rPr>
          <w:szCs w:val="24"/>
        </w:rPr>
        <w:t>y</w:t>
      </w:r>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EndPr/>
        <w:sdtContent>
          <w:r>
            <w:rPr>
              <w:szCs w:val="24"/>
            </w:rPr>
            <w:fldChar w:fldCharType="begin"/>
          </w:r>
          <w:r w:rsidR="00041BB4">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g6MDg6MDYiLCJNb2RpZmllZEJ5IjoiX0dlcnJpdCBXSWxkZXJtdXRoIiwiSWQiOiI2NjJhM2RiOS1jYjllLTQ2MjYtYWJmZC0xYjEzMjNjYjAxMTAiLCJNb2RpZmllZE9uIjoiMjAxOS0xMS0yMlQwOD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A5OjU1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E5LTExLTI1VDE2OjQyOjM1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C24308">
            <w:rPr>
              <w:szCs w:val="24"/>
              <w:lang w:val="en-US"/>
            </w:rPr>
            <w:t>(McAllister 2019, 6:5-6:10)</w:t>
          </w:r>
          <w:r>
            <w:rPr>
              <w:szCs w:val="24"/>
            </w:rPr>
            <w:fldChar w:fldCharType="end"/>
          </w:r>
        </w:sdtContent>
      </w:sdt>
      <w:r w:rsidRPr="00A52A40">
        <w:rPr>
          <w:lang w:val="en-US"/>
        </w:rPr>
        <w:t>. Es gibt einige „Standards“  was dazu führen kann, dass es einen Anbieterwechsel besonders schwer macht</w:t>
      </w:r>
      <w:r>
        <w:rPr>
          <w:lang w:val="en-US"/>
        </w:rPr>
        <w:t>,</w:t>
      </w:r>
      <w:r w:rsidRPr="00A52A40">
        <w:rPr>
          <w:lang w:val="en-US"/>
        </w:rPr>
        <w:t xml:space="preserve"> </w:t>
      </w:r>
      <w:bookmarkStart w:id="62" w:name="_CTVK0024e5f6b77a32e45c488300abe03235322"/>
      <w:r w:rsidRPr="00A52A40">
        <w:rPr>
          <w:szCs w:val="24"/>
          <w:lang w:val="en-US"/>
        </w:rPr>
        <w:t>"When you follow widely adopted  standards you get to avoid vendor lockin which is actually pretty important inside of this space</w:t>
      </w:r>
      <w:bookmarkEnd w:id="62"/>
      <w:r w:rsidRPr="00A52A40">
        <w:rPr>
          <w:szCs w:val="24"/>
          <w:lang w:val="en-US"/>
        </w:rPr>
        <w:t xml:space="preserve">" </w:t>
      </w:r>
      <w:sdt>
        <w:sdtPr>
          <w:rPr>
            <w:szCs w:val="24"/>
          </w:rPr>
          <w:alias w:val="Don't edit this field"/>
          <w:tag w:val="CitaviPlaceholder#68bbc8b4-cf44-42c8-b5db-b1217554224f"/>
          <w:id w:val="-958728689"/>
          <w:placeholder>
            <w:docPart w:val="78A918362F4241D5B0461CD219C81854"/>
          </w:placeholder>
        </w:sdtPr>
        <w:sdtEndPr/>
        <w:sdtContent>
          <w:r>
            <w:rPr>
              <w:szCs w:val="24"/>
            </w:rPr>
            <w:fldChar w:fldCharType="begin"/>
          </w:r>
          <w:r w:rsidR="00041BB4">
            <w:rPr>
              <w:szCs w:val="24"/>
              <w:lang w:val="en-US"/>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DowODowNiIsIk1vZGlmaWVkQnkiOiJfR2Vycml0IFdJbGRlcm11dGgiLCJJZCI6IjY2MmEzZGI5LWNiOWUtNDYyNi1hYmZkLTFiMTMyM2NiMDExMCIsIk1vZGlmaWVkT24iOiIyMDE5LTExLTIyVDA4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Dk6NTU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EtMjVUMTY6NDI6MzU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C24308">
            <w:rPr>
              <w:szCs w:val="24"/>
            </w:rPr>
            <w:t>(McAllister 2019, 15:15-15:25)</w:t>
          </w:r>
          <w:r>
            <w:rPr>
              <w:szCs w:val="24"/>
            </w:rPr>
            <w:fldChar w:fldCharType="end"/>
          </w:r>
        </w:sdtContent>
      </w:sdt>
      <w:r>
        <w:t xml:space="preserve"> d</w:t>
      </w:r>
      <w:r w:rsidRPr="00FF0A87">
        <w:t>a eine Codeanpassung für eine Anfragenüberwachung sehr umfangreich sein kann</w:t>
      </w:r>
      <w:r>
        <w:t xml:space="preserve"> und niemand zweimal durchführen möchte</w:t>
      </w:r>
      <w:r w:rsidRPr="00FF0A87">
        <w:t>.</w:t>
      </w:r>
      <w:r>
        <w:t xml:space="preserve"> </w:t>
      </w:r>
      <w:bookmarkStart w:id="63" w:name="_CTVK001ab0f943bc7ce4b9b9d1a27afb45ce3be"/>
      <w:r w:rsidRPr="00A52A40">
        <w:rPr>
          <w:color w:val="000000"/>
          <w:szCs w:val="24"/>
          <w:lang w:val="en-US"/>
        </w:rPr>
        <w:t>"Trust me instrumenting all of your code is more than enough</w:t>
      </w:r>
      <w:bookmarkEnd w:id="63"/>
      <w:r w:rsidRPr="00A52A40">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EndPr/>
        <w:sdtContent>
          <w:r>
            <w:rPr>
              <w:color w:val="000000"/>
              <w:szCs w:val="24"/>
            </w:rPr>
            <w:fldChar w:fldCharType="begin"/>
          </w:r>
          <w:r w:rsidR="00041BB4">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DowODowNiIsIk1vZGlmaWVkQnkiOiJfR2Vycml0IFdJbGRlcm11dGgiLCJJZCI6IjY2MmEzZGI5LWNiOWUtNDYyNi1hYmZkLTFiMTMyM2NiMDExMCIsIk1vZGlmaWVkT24iOiIyMDE5LTExLTIyVDA4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Dk6NTU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EtMjVUMTY6NDI6MzU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C24308">
            <w:rPr>
              <w:color w:val="000000"/>
              <w:szCs w:val="24"/>
            </w:rPr>
            <w:t>(McAllister 2019, 15:37-15:42)</w:t>
          </w:r>
          <w:r>
            <w:rPr>
              <w:color w:val="000000"/>
              <w:szCs w:val="24"/>
            </w:rPr>
            <w:fldChar w:fldCharType="end"/>
          </w:r>
        </w:sdtContent>
      </w:sdt>
    </w:p>
    <w:p w14:paraId="7C1C57B9" w14:textId="5813BC45" w:rsidR="00F74078" w:rsidRDefault="006E25E1" w:rsidP="006E25E1">
      <w:pPr>
        <w:pStyle w:val="berschrift2"/>
      </w:pPr>
      <w:r>
        <w:lastRenderedPageBreak/>
        <w:t xml:space="preserve"> </w:t>
      </w:r>
      <w:bookmarkStart w:id="64" w:name="_Toc25247602"/>
      <w:r w:rsidR="00F74078">
        <w:t>Service discovery</w:t>
      </w:r>
      <w:bookmarkEnd w:id="64"/>
      <w:r w:rsidR="00F74078">
        <w:t xml:space="preserve"> </w:t>
      </w:r>
    </w:p>
    <w:p w14:paraId="552E9D4D" w14:textId="77777777" w:rsidR="006E25E1" w:rsidRDefault="006E25E1" w:rsidP="006E25E1">
      <w:pPr>
        <w:pStyle w:val="berschrift3"/>
      </w:pPr>
      <w:bookmarkStart w:id="65" w:name="_Toc22038044"/>
      <w:bookmarkStart w:id="66" w:name="_Toc25247603"/>
      <w:r w:rsidRPr="001C7C16">
        <w:t>Servic</w:t>
      </w:r>
      <w:r w:rsidRPr="007757F6">
        <w:t xml:space="preserve">e </w:t>
      </w:r>
      <w:r>
        <w:t>discovery</w:t>
      </w:r>
      <w:bookmarkEnd w:id="65"/>
      <w:bookmarkEnd w:id="66"/>
    </w:p>
    <w:p w14:paraId="7855804A" w14:textId="77777777" w:rsidR="006E25E1" w:rsidRPr="009526B3" w:rsidRDefault="006E25E1" w:rsidP="006E25E1">
      <w:pPr>
        <w:pStyle w:val="berschrift4"/>
      </w:pPr>
      <w:r w:rsidRPr="009526B3">
        <w:t xml:space="preserve">Was ist Service </w:t>
      </w:r>
      <w:r>
        <w:t>discovery</w:t>
      </w:r>
      <w:r w:rsidRPr="009526B3">
        <w:t xml:space="preserve"> und warum ist</w:t>
      </w:r>
      <w:r>
        <w:t xml:space="preserve"> sie</w:t>
      </w:r>
      <w:r w:rsidRPr="009526B3">
        <w:t xml:space="preserve"> unab</w:t>
      </w:r>
      <w:r>
        <w:t>dingbar</w:t>
      </w:r>
    </w:p>
    <w:p w14:paraId="0327979D" w14:textId="77777777" w:rsidR="006E25E1" w:rsidRPr="00041BB4" w:rsidRDefault="006E25E1" w:rsidP="006E25E1">
      <w:pPr>
        <w:tabs>
          <w:tab w:val="left" w:pos="2771"/>
        </w:tabs>
        <w:rPr>
          <w:lang w:val="en-US"/>
        </w:rPr>
      </w:pPr>
      <w:bookmarkStart w:id="67" w:name="_CTVK001d6977399160c4096926b595938f662fc"/>
      <w:r>
        <w:rPr>
          <w:noProof/>
        </w:rPr>
        <w:drawing>
          <wp:anchor distT="0" distB="0" distL="114300" distR="114300" simplePos="0" relativeHeight="251657728" behindDoc="0" locked="1" layoutInCell="1" allowOverlap="1" wp14:anchorId="53EF8DBD" wp14:editId="281D626E">
            <wp:simplePos x="0" y="0"/>
            <wp:positionH relativeFrom="column">
              <wp:posOffset>788670</wp:posOffset>
            </wp:positionH>
            <wp:positionV relativeFrom="paragraph">
              <wp:posOffset>1534160</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27"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67"/>
      <w:r w:rsidRPr="009526B3">
        <w:t xml:space="preserve">Mit der Microservice Architektur, kommen anstelle von ein paar wenigen schweren übersichtlichen Services, unglaublich viele, schlanke, kurzlebige und autoskalierte Services zum Einsatz. Und all diese neuen Services sollen nun auch noch miteinander kommunizieren.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t xml:space="preserve"> </w:t>
      </w:r>
      <w:r w:rsidRPr="00041BB4">
        <w:rPr>
          <w:lang w:val="en-US"/>
        </w:rPr>
        <w:t xml:space="preserve">Hier kommt die Service discovery ins Spiel. </w:t>
      </w:r>
    </w:p>
    <w:p w14:paraId="20F017E9" w14:textId="1C7BE5C0" w:rsidR="006E25E1" w:rsidRDefault="004944B8" w:rsidP="006E25E1">
      <w:pPr>
        <w:pStyle w:val="Beschriftung"/>
      </w:pPr>
      <w:r w:rsidRPr="00041BB4">
        <w:rPr>
          <w:lang w:val="en-US"/>
        </w:rPr>
        <w:t>Abbildung</w:t>
      </w:r>
      <w:r w:rsidR="006E25E1" w:rsidRPr="00041BB4">
        <w:rPr>
          <w:lang w:val="en-US"/>
        </w:rPr>
        <w:t xml:space="preserve"> </w:t>
      </w:r>
      <w:r w:rsidR="00B640B2">
        <w:fldChar w:fldCharType="begin"/>
      </w:r>
      <w:r w:rsidR="00B640B2" w:rsidRPr="00041BB4">
        <w:rPr>
          <w:lang w:val="en-US"/>
        </w:rPr>
        <w:instrText xml:space="preserve"> SEQ Abbildung \* ARABIC </w:instrText>
      </w:r>
      <w:r w:rsidR="00B640B2">
        <w:fldChar w:fldCharType="separate"/>
      </w:r>
      <w:r w:rsidR="00B640B2" w:rsidRPr="00041BB4">
        <w:rPr>
          <w:noProof/>
          <w:lang w:val="en-US"/>
        </w:rPr>
        <w:t>10</w:t>
      </w:r>
      <w:r w:rsidR="00B640B2">
        <w:fldChar w:fldCharType="end"/>
      </w:r>
      <w:r w:rsidR="00B640B2" w:rsidRPr="00041BB4">
        <w:rPr>
          <w:lang w:val="en-US"/>
        </w:rPr>
        <w:t>: Why to use Service discovery</w:t>
      </w:r>
      <w:r w:rsidR="006E25E1" w:rsidRPr="00041BB4">
        <w:rPr>
          <w:lang w:val="en-US"/>
        </w:rPr>
        <w:t xml:space="preserve"> </w:t>
      </w:r>
      <w:sdt>
        <w:sdtPr>
          <w:alias w:val="Don't edit this field"/>
          <w:tag w:val="CitaviPlaceholder#16922295-c493-408c-95e0-d84f2dbd6094"/>
          <w:id w:val="-80598946"/>
          <w:placeholder>
            <w:docPart w:val="03A51D2F09574E898F6B5F965BEC1FD3"/>
          </w:placeholder>
        </w:sdtPr>
        <w:sdtEndPr/>
        <w:sdtContent>
          <w:r w:rsidR="006E25E1">
            <w:fldChar w:fldCharType="begin"/>
          </w:r>
          <w:r w:rsidR="00041BB4">
            <w:rPr>
              <w:lang w:val="en-US"/>
            </w:rPr>
            <w:instrText>ADDIN CitaviPlaceholder{eyIkaWQiOiIxIiwiRW50cmllcyI6W3siJGlkIjoiMiIsIkFzc29jaWF0ZVdpdGhLbm93bGVkZ2VJdGVtSWQiOiI0NzkyNzNhMy1mZTZmLTRhYjUtODE1Ny1hY2E4YmFiYTgyZDEiLCJJZCI6IjAyODkzODJlLTVlYzQtNGJmMi1iNjFiLTVjOTE5ZmM1OWMyMi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g6MDg6MzAiLCJNb2RpZmllZEJ5IjoiX0dlcnJpdCBXSWxkZXJtdXRoIiwiSWQiOiJjOGJmYmE3Ni0xNzM3LTRiZDMtODZiZC0yYWQ1OGMyNzNmNGIiLCJNb2RpZmllZE9uIjoiMjAxOS0xMS0yMlQwOD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M4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0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S0yNVQxNjo0MjozNS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E2OTIyMjk1LWM0OTMtNDA4Yy05NWUwLWQ4NGYyZGJkNjA5NCIsIlRleHQiOiIoUmljaGFyZHNvbiwgQ2hyaXMgb2YgRXZlbnR1YXRlLCBJbmMuIDIwMTUpIiwiV0FJVmVyc2lvbiI6IjYuMy4wLjAifQ==}</w:instrText>
          </w:r>
          <w:r w:rsidR="006E25E1">
            <w:fldChar w:fldCharType="separate"/>
          </w:r>
          <w:r w:rsidR="00C24308">
            <w:t>(Richardson, Chris of Eventuate, Inc. 2015)</w:t>
          </w:r>
          <w:r w:rsidR="006E25E1">
            <w:fldChar w:fldCharType="end"/>
          </w:r>
        </w:sdtContent>
      </w:sdt>
    </w:p>
    <w:p w14:paraId="35D21020" w14:textId="77777777" w:rsidR="006E25E1" w:rsidRPr="00F40167" w:rsidRDefault="006E25E1" w:rsidP="006E25E1">
      <w:pPr>
        <w:tabs>
          <w:tab w:val="left" w:pos="2771"/>
        </w:tabs>
      </w:pPr>
      <w:r w:rsidRPr="009526B3">
        <w:t>Sie bietet einen oder mehrere Zentrale Orte wo die jeweiligen gesuchten Services gefunden werden können</w:t>
      </w:r>
      <w:r>
        <w:t>,  wobei sich diese zuerst einmal anmelden müssen, deshalb werden sie auch Service Registries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Hauptsächlich zwei</w:t>
      </w:r>
      <w:r w:rsidRPr="009526B3">
        <w:t xml:space="preserve"> Herangehensweisen, welche nun </w:t>
      </w:r>
      <w:r>
        <w:t>angeschaut</w:t>
      </w:r>
      <w:r w:rsidRPr="009526B3">
        <w:t xml:space="preserve"> werden.</w:t>
      </w:r>
    </w:p>
    <w:p w14:paraId="56C17B3C" w14:textId="77777777" w:rsidR="006E25E1" w:rsidRDefault="006E25E1" w:rsidP="006E25E1">
      <w:pPr>
        <w:pStyle w:val="berschrift4"/>
      </w:pPr>
      <w:r>
        <w:lastRenderedPageBreak/>
        <w:t>Serverseitige discovery</w:t>
      </w:r>
    </w:p>
    <w:p w14:paraId="57A17DF1" w14:textId="77777777" w:rsidR="006E25E1" w:rsidRDefault="006E25E1" w:rsidP="006E25E1">
      <w:r>
        <w:t>In dieser Technik wird ein separater Load balancer benutzt, dieser dient auch als Ein-gang für die Clients. Der Load balancer fragt bei der Service Registry nach und leitet die entsprechenden Clients an die gesuchten verfügbaren Instanzen weiter(immer ein zusätzlicher Stopp).</w:t>
      </w:r>
    </w:p>
    <w:p w14:paraId="69697BE3" w14:textId="77777777" w:rsidR="006E25E1" w:rsidRDefault="006E25E1" w:rsidP="006E25E1">
      <w:r>
        <w:t>Auf die genauen Registrierungsverfahren wird später eingegangen.</w:t>
      </w:r>
    </w:p>
    <w:p w14:paraId="0EC29E8A" w14:textId="77777777"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 diese frei zur Verfügung. Das Problem dieser Technik ist, dass durch die Einfügung eines zusätzlichen Load balancers, eine weitere Hochverfügbare Komponente eingefügt wird.</w:t>
      </w:r>
    </w:p>
    <w:p w14:paraId="5B48DD43" w14:textId="77777777" w:rsidR="006E25E1" w:rsidRDefault="006E25E1" w:rsidP="006E25E1">
      <w:pPr>
        <w:pStyle w:val="berschrift4"/>
      </w:pPr>
      <w:r>
        <w:t>Clientseitige discovery</w:t>
      </w:r>
    </w:p>
    <w:p w14:paraId="155D37F9" w14:textId="77777777" w:rsidR="006E25E1" w:rsidRDefault="006E25E1" w:rsidP="006E25E1">
      <w:r>
        <w:t>Bei der Clientseitigen discovery Methode, sind die Clients dafür verantwortlich, die verfügbaren Service Instanzen zu finden und die Last über sie zu verteilen. Dafür fragen die Clients bei der Service Registry nach und erhalten die verfügbaren Instanzen für die jeweilige Aufgabe. Die Clients, benutzen dann einen Load balancing Algorithmus, um einen Service auszuwählen.</w:t>
      </w:r>
    </w:p>
    <w:p w14:paraId="3438FCC3" w14:textId="77777777" w:rsidR="006E25E1" w:rsidRDefault="006E25E1" w:rsidP="006E25E1">
      <w:r>
        <w:t>Auf die genauen Registrierungsverfahren wird später eingegangen.</w:t>
      </w:r>
    </w:p>
    <w:p w14:paraId="09458C40" w14:textId="77777777" w:rsidR="006E25E1" w:rsidRDefault="006E25E1" w:rsidP="006E25E1">
      <w:r>
        <w:t>Diese Methode bringt ebenso einige Vor- und Nachteile mit sich. Abgesehen von der Service Registry entstehen keine zusätzlichen hochverfügbaren Komponenten. Die Clients können intelligente und Anwendungsspezifische Load balancing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6E25E1">
      <w:pPr>
        <w:pStyle w:val="berschrift4"/>
      </w:pPr>
      <w:r>
        <w:t>Selbstregistrierungs Methode</w:t>
      </w:r>
    </w:p>
    <w:p w14:paraId="55CCD863" w14:textId="77777777" w:rsidR="006E25E1" w:rsidRPr="00F7355E" w:rsidRDefault="006E25E1" w:rsidP="006E25E1">
      <w:r>
        <w:t>Jede Service Instanz ist in dieser Methode, selbst dafür verantwortlich sich an der Registry Anzumelden.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2E96331F" w14:textId="77777777" w:rsidR="006E25E1" w:rsidRDefault="006E25E1" w:rsidP="006E25E1">
      <w:pPr>
        <w:pStyle w:val="berschrift4"/>
      </w:pPr>
      <w:r>
        <w:t>Drittparteiregistrierungs Methode</w:t>
      </w:r>
    </w:p>
    <w:p w14:paraId="5333E7FB" w14:textId="77777777" w:rsidR="006E25E1" w:rsidRDefault="006E25E1" w:rsidP="006E25E1">
      <w:r>
        <w:t xml:space="preserve">Mit dieser Methode, sind die Clients/Services nicht selbst verantwortlich sich an- oder abzumelden. Stattdessen übernimmt diese Aufgabe eine Drittkomponente namens Service Registrator. Der Registrator überwacht Änderungen der Services entweder durch </w:t>
      </w:r>
      <w:r>
        <w:lastRenderedPageBreak/>
        <w:t xml:space="preserve">Herzschläge oder durch Überwachung der Events des Services.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7702413D" w14:textId="77777777" w:rsidR="006E25E1" w:rsidRDefault="006E25E1" w:rsidP="006E25E1"/>
    <w:p w14:paraId="2C8DB899" w14:textId="77777777" w:rsidR="006E25E1" w:rsidRPr="00425C98" w:rsidRDefault="006E25E1" w:rsidP="006E25E1"/>
    <w:p w14:paraId="636EB075" w14:textId="5C43F2DC" w:rsidR="00E03D58" w:rsidRDefault="006E25E1" w:rsidP="00ED05FB">
      <w:pPr>
        <w:pStyle w:val="berschrift2"/>
      </w:pPr>
      <w:bookmarkStart w:id="68" w:name="_Toc25247604"/>
      <w:bookmarkStart w:id="69" w:name="_CTVK0014e5f6b77a32e45c488300abe03235322"/>
      <w:bookmarkStart w:id="70" w:name="_Ref25051687"/>
      <w:bookmarkStart w:id="71" w:name="_Ref25051742"/>
      <w:r>
        <w:t>Vereinheitlichte Systeme</w:t>
      </w:r>
      <w:bookmarkEnd w:id="68"/>
    </w:p>
    <w:bookmarkEnd w:id="69"/>
    <w:p w14:paraId="08D13E19" w14:textId="6FA878FE" w:rsidR="001C7C16" w:rsidRDefault="00DF53B9" w:rsidP="00ED05FB">
      <w:pPr>
        <w:pStyle w:val="berschrift3"/>
      </w:pPr>
      <w:r>
        <w:t xml:space="preserve"> </w:t>
      </w:r>
      <w:bookmarkStart w:id="72" w:name="_Toc25247605"/>
      <w:r w:rsidR="005C294E">
        <w:t>Service-</w:t>
      </w:r>
      <w:r w:rsidR="001C7C16">
        <w:t>Mesh</w:t>
      </w:r>
      <w:bookmarkEnd w:id="70"/>
      <w:bookmarkEnd w:id="71"/>
      <w:bookmarkEnd w:id="72"/>
    </w:p>
    <w:p w14:paraId="5DF898D2" w14:textId="2B48FA49" w:rsidR="00FE2AEB" w:rsidRPr="00FE2AEB" w:rsidRDefault="00FB1FF7" w:rsidP="00FE2AEB">
      <w:hyperlink r:id="rId28" w:history="1">
        <w:r w:rsidR="00FE2AEB">
          <w:rPr>
            <w:rStyle w:val="Hyperlink"/>
          </w:rPr>
          <w:t>https://www.youtube.com/watch?v=cWfACBIp0a8</w:t>
        </w:r>
      </w:hyperlink>
    </w:p>
    <w:p w14:paraId="3092D8F1" w14:textId="124B60E4" w:rsidR="00E74030" w:rsidRDefault="005C294E" w:rsidP="00ED05FB">
      <w:pPr>
        <w:pStyle w:val="berschrift4"/>
      </w:pPr>
      <w:r>
        <w:t>Warum Service-</w:t>
      </w:r>
      <w:r w:rsidR="00E74030">
        <w:t>Meshes entstanden sind?</w:t>
      </w:r>
    </w:p>
    <w:p w14:paraId="3DB97A32" w14:textId="11F6549B" w:rsidR="005C294E" w:rsidRDefault="005C294E" w:rsidP="00E74030">
      <w:r>
        <w:t xml:space="preserve">Mit einem Service-Mesh wird ein Netzwerk an Microservices beschrieben welche eine  vollständige Anwendung und deren innere Kommunikation ausmacht. Durch </w:t>
      </w:r>
      <w:r w:rsidR="00FD09A1">
        <w:t>die</w:t>
      </w:r>
      <w:r>
        <w:t xml:space="preserve"> </w:t>
      </w:r>
      <w:r w:rsidR="00FD09A1">
        <w:t>w</w:t>
      </w:r>
      <w:r>
        <w:t>achsen</w:t>
      </w:r>
      <w:r w:rsidR="00FD09A1">
        <w:t>de</w:t>
      </w:r>
      <w:r>
        <w:t xml:space="preserve"> Größe und Komplexität dieser Service-Meshes, wird es immer schwieriger diese zu Überblicken und zu Managen.</w:t>
      </w:r>
      <w:r w:rsidR="00FD09A1">
        <w:t xml:space="preserve"> Es kommen alle möglichen Techniken zum Einsatz wie schon zuvor in </w:t>
      </w:r>
      <w:r w:rsidR="00FD09A1">
        <w:fldChar w:fldCharType="begin"/>
      </w:r>
      <w:r w:rsidR="00FD09A1">
        <w:instrText xml:space="preserve"> REF _Ref25053695 \h </w:instrText>
      </w:r>
      <w:r w:rsidR="00FD09A1">
        <w:fldChar w:fldCharType="separate"/>
      </w:r>
      <w:r w:rsidR="00FD09A1" w:rsidRPr="00083C44">
        <w:t>Werkezuge oder Techniken für ein robustes verteiltes System</w:t>
      </w:r>
      <w:r w:rsidR="00FD09A1">
        <w:fldChar w:fldCharType="end"/>
      </w:r>
      <w:r w:rsidR="00FD09A1">
        <w:t xml:space="preserve"> aufgezeigt wurde. </w:t>
      </w:r>
      <w:r w:rsidR="00F16DA5">
        <w:t xml:space="preserve">Es ist durchaus möglich dies alles auch ohne ein Service-Mesh zusammen zubauen oder sogar Notwendig wenn das Service-Mesh dies nicht anbieten. Hier müssen allerlei Aspekte verglichen werden und Natürlich kommt es auch immer auf die jeweilige Umsetzung des Anbieters an doch zu alledem später im Punkt </w:t>
      </w:r>
      <w:r w:rsidR="00F16DA5">
        <w:fldChar w:fldCharType="begin"/>
      </w:r>
      <w:r w:rsidR="00F16DA5">
        <w:instrText xml:space="preserve"> REF _Ref25054205 \w \h </w:instrText>
      </w:r>
      <w:r w:rsidR="00F16DA5">
        <w:fldChar w:fldCharType="separate"/>
      </w:r>
      <w:r w:rsidR="00F16DA5">
        <w:t>5</w:t>
      </w:r>
      <w:r w:rsidR="00F16DA5">
        <w:fldChar w:fldCharType="end"/>
      </w:r>
      <w:r w:rsidR="00F16DA5">
        <w:t xml:space="preserve"> </w:t>
      </w:r>
      <w:r w:rsidR="00F16DA5">
        <w:fldChar w:fldCharType="begin"/>
      </w:r>
      <w:r w:rsidR="00F16DA5">
        <w:instrText xml:space="preserve"> REF _Ref25054205 \h </w:instrText>
      </w:r>
      <w:r w:rsidR="00F16DA5">
        <w:fldChar w:fldCharType="separate"/>
      </w:r>
      <w:r w:rsidR="00F16DA5">
        <w:t>Umsetzung eines robusten verteilten Systems mit Hilfe eines Service-Meshes</w:t>
      </w:r>
      <w:r w:rsidR="00F16DA5">
        <w:fldChar w:fldCharType="end"/>
      </w:r>
      <w:r w:rsidR="00F16DA5">
        <w:t xml:space="preserve"> mehr. </w:t>
      </w:r>
    </w:p>
    <w:p w14:paraId="08432C7F" w14:textId="0F9ACA2D" w:rsidR="00EC4EDF" w:rsidRDefault="00A15068" w:rsidP="00ED05FB">
      <w:pPr>
        <w:pStyle w:val="berschrift4"/>
      </w:pPr>
      <w:r>
        <w:t>Was ist/ Was macht ein Service Mesh?</w:t>
      </w:r>
    </w:p>
    <w:p w14:paraId="17EE18F2" w14:textId="62E6C415" w:rsidR="000C7862" w:rsidRDefault="00441B89" w:rsidP="000C7862">
      <w:r>
        <w:t xml:space="preserve">Als Vorrausetzung für ein Service Mesh, ist eine Microservice Architektur, da sie genau für diese Umgebung gebaut sind und </w:t>
      </w:r>
      <w:r w:rsidR="00F16DA5">
        <w:t>ansonsten Zuviel zusätzliche Arbeit verursachen würden</w:t>
      </w:r>
      <w:r>
        <w:t xml:space="preserve">. </w:t>
      </w:r>
      <w:r w:rsidR="000C7862">
        <w:t>Ein Servic</w:t>
      </w:r>
      <w:r>
        <w:t>e</w:t>
      </w:r>
      <w:r w:rsidR="000C7862">
        <w:t xml:space="preserve"> Mesh</w:t>
      </w:r>
      <w:r>
        <w:t>,</w:t>
      </w:r>
      <w:r w:rsidR="000C7862">
        <w:t xml:space="preserve"> besteht normalerweise </w:t>
      </w:r>
      <w:r>
        <w:t xml:space="preserve">aus einem Zentralen Kontrollpunkt und vielen </w:t>
      </w:r>
      <w:r w:rsidR="00FB4987">
        <w:t>S</w:t>
      </w:r>
      <w:r>
        <w:t xml:space="preserve">idecar </w:t>
      </w:r>
      <w:r w:rsidR="00FB4987">
        <w:t>P</w:t>
      </w:r>
      <w:r>
        <w:t>roxys, welche in den jeweiligen Container Instanzen mitlaufen aber kein Bestandteil des eigentlichen Prozesses sind. Die Proxys unterbrechen jeglichen Datenverkehr und kontrollieren bzw. Analysieren diesen. Der Kontrollpunkt erhält die Analysedaten und Verarbeitet diese.</w:t>
      </w:r>
      <w:r w:rsidR="00FB4987">
        <w:t xml:space="preserve"> Selbst wenn ein Sidecar Proxy abstürzt kann die Kommunikation immer noch weitergehen, da die Kommunikation lediglich unterbre</w:t>
      </w:r>
      <w:r w:rsidR="00FB4987">
        <w:lastRenderedPageBreak/>
        <w:t xml:space="preserve">chen wird und nicht wie bei einem herkömmlichen Proxy als fester Zwischenpunkt agiert. </w:t>
      </w:r>
    </w:p>
    <w:p w14:paraId="47CECF28" w14:textId="11DDE532" w:rsidR="00FB4987" w:rsidRDefault="00FB4987" w:rsidP="00ED05FB">
      <w:pPr>
        <w:pStyle w:val="berschrift4"/>
      </w:pPr>
      <w:r>
        <w:t>Was Spricht gegen die Nutzung von Service Meshes</w:t>
      </w:r>
    </w:p>
    <w:p w14:paraId="19EA69A5" w14:textId="74D6C17B" w:rsidR="007806F4" w:rsidRDefault="007806F4" w:rsidP="007806F4">
      <w:r>
        <w:t xml:space="preserve">Service Meshes besitzen noch einige Nachteile, welche jeweils abgewogen werden müssen um Herauszufinden, ob es sich lohnt in diese schon zu Investieren. Demnach ist im Moment ein größerer Nachteil, dass die jeweiligen Technologien relative Neu sind und erst eingeschätzt werden müssen wie sie sich in kleineren oder vor allem in größeren Projekten beweisen. Die Auswahl an unterschiedlichen Anbietern für Service Meshes macht dies umso schwieriger und macht eine Auswertung der Technologie ebenso unübersichtlicher. Man kann sich ein eigenes Bild z. B. über das Service Mesh Landscape </w:t>
      </w:r>
      <w:sdt>
        <w:sdtPr>
          <w:alias w:val="Don't edit this field"/>
          <w:tag w:val="CitaviPlaceholder#3411214b-924e-422f-a0e9-35cea3bc897d"/>
          <w:id w:val="-336543085"/>
          <w:placeholder>
            <w:docPart w:val="DefaultPlaceholder_1081868574"/>
          </w:placeholder>
        </w:sdtPr>
        <w:sdtEndPr/>
        <w:sdtContent>
          <w:r>
            <w:fldChar w:fldCharType="begin"/>
          </w:r>
          <w:r w:rsidR="00041BB4">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4OjE0OjE3IiwiTW9kaWZpZWRCeSI6Il9HZXJyaXQgV0lsZGVybXV0aCIsIklkIjoiNmZhNTljMjctMzM2Mi00Y2I0LTk0Y2ItYTVlMWRmZDVjZTBkIiwiTW9kaWZpZWRPbiI6IjIwMTktMTEtMjJUMDg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M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xOS0xMS0yNVQxNjo0MjozNS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C24308">
            <w:t>(Layer5 10/28/2019)</w:t>
          </w:r>
          <w:r>
            <w:fldChar w:fldCharType="end"/>
          </w:r>
        </w:sdtContent>
      </w:sdt>
      <w:r>
        <w:t xml:space="preserve"> machen.</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A86BED3"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w:t>
      </w:r>
      <w:r w:rsidR="00C77B05">
        <w:t>f</w:t>
      </w:r>
      <w:r w:rsidR="0080068C">
        <w:t>d.</w:t>
      </w:r>
    </w:p>
    <w:p w14:paraId="503B7CB3" w14:textId="3A3E3BE2" w:rsidR="0080068C" w:rsidRDefault="00C379D8" w:rsidP="001C7C16">
      <w:r>
        <w:t>Für Projekte welche keine Microservice Architektur benutzen, machen Service Meshes ebenso wenig</w:t>
      </w:r>
      <w:r w:rsidR="000C1342">
        <w:t>er</w:t>
      </w:r>
      <w:r>
        <w:t xml:space="preserve"> Sinn da sie ja gerade dabei helfen sollen diese zu managen, Stattdessen führt die einführen eines Service Meshes eher zu einem Overhead an Funktionalität</w:t>
      </w:r>
      <w:r w:rsidR="000C1342">
        <w:t xml:space="preserve"> und Ressourcen verbrauch</w:t>
      </w:r>
      <w:r>
        <w:t>.</w:t>
      </w:r>
    </w:p>
    <w:p w14:paraId="49C489CB" w14:textId="0D87D067" w:rsidR="0080068C" w:rsidRDefault="00ED05FB" w:rsidP="00ED05FB">
      <w:pPr>
        <w:pStyle w:val="berschrift3"/>
      </w:pPr>
      <w:bookmarkStart w:id="73" w:name="_Toc25247606"/>
      <w:r>
        <w:t>Spring Cloud</w:t>
      </w:r>
      <w:bookmarkEnd w:id="73"/>
    </w:p>
    <w:p w14:paraId="4324FFDB" w14:textId="73BD6B7D" w:rsidR="0080068C" w:rsidRDefault="00ED05FB" w:rsidP="001C7C16">
      <w:r>
        <w:t>Gegenbeispiel zum Service Mesh</w:t>
      </w:r>
    </w:p>
    <w:p w14:paraId="7D784840" w14:textId="77777777" w:rsidR="0080068C" w:rsidRDefault="0080068C" w:rsidP="001C7C16"/>
    <w:p w14:paraId="5D76CC98" w14:textId="27A6CD24" w:rsidR="00ED05FB" w:rsidRPr="00FB4987" w:rsidRDefault="006E25E1" w:rsidP="00ED05FB">
      <w:pPr>
        <w:pStyle w:val="berschrift2"/>
      </w:pPr>
      <w:bookmarkStart w:id="74" w:name="_Toc25247607"/>
      <w:r>
        <w:t>Status und Daten Verbreitung in Verteilten Systemen</w:t>
      </w:r>
      <w:bookmarkEnd w:id="74"/>
    </w:p>
    <w:p w14:paraId="0F9635EE" w14:textId="29626DAE" w:rsidR="0055276A" w:rsidRDefault="0055276A" w:rsidP="00ED05FB">
      <w:pPr>
        <w:pStyle w:val="berschrift3"/>
      </w:pPr>
      <w:bookmarkStart w:id="75" w:name="_Toc25247608"/>
      <w:r w:rsidRPr="001C7C16">
        <w:t>Dat</w:t>
      </w:r>
      <w:r w:rsidR="00E86B54">
        <w:t>en Konsistenz</w:t>
      </w:r>
      <w:r w:rsidR="00485B52">
        <w:t>????</w:t>
      </w:r>
      <w:bookmarkEnd w:id="75"/>
    </w:p>
    <w:p w14:paraId="28A3A540" w14:textId="1588A4DC" w:rsidR="00E03D58" w:rsidRPr="00E03D58" w:rsidRDefault="00E03D58" w:rsidP="00E03D58">
      <w:r>
        <w:t xml:space="preserve">Ein Problem. Was </w:t>
      </w:r>
    </w:p>
    <w:p w14:paraId="16B64FFD" w14:textId="02A5A9B9" w:rsidR="00057BDD" w:rsidRDefault="00E86B54" w:rsidP="00ED05FB">
      <w:pPr>
        <w:pStyle w:val="berschrift3"/>
      </w:pPr>
      <w:bookmarkStart w:id="76" w:name="_Toc25247609"/>
      <w:r w:rsidRPr="001C7C16">
        <w:t>Konfiguration</w:t>
      </w:r>
      <w:r w:rsidR="00057BDD" w:rsidRPr="001C7C16">
        <w:t xml:space="preserve"> </w:t>
      </w:r>
      <w:r w:rsidRPr="001C7C16">
        <w:t>Server</w:t>
      </w:r>
      <w:bookmarkEnd w:id="76"/>
    </w:p>
    <w:p w14:paraId="4C318FED" w14:textId="12A97AA8" w:rsidR="00ED05FB" w:rsidRDefault="00ED05FB" w:rsidP="00ED05FB">
      <w:r>
        <w:t>Beschäftigt sich mit dem Zustand von Services und nicht mit deren Kommunikation</w:t>
      </w:r>
    </w:p>
    <w:p w14:paraId="7AC76EF9" w14:textId="77777777" w:rsidR="00ED05FB" w:rsidRPr="00ED05FB" w:rsidRDefault="00ED05FB" w:rsidP="00ED05FB"/>
    <w:p w14:paraId="128E671E" w14:textId="161A7577" w:rsidR="0013230E" w:rsidRPr="0013230E" w:rsidRDefault="00083C44" w:rsidP="0013230E">
      <w:pPr>
        <w:pStyle w:val="berschrift1"/>
      </w:pPr>
      <w:bookmarkStart w:id="77" w:name="_Ref25054205"/>
      <w:bookmarkStart w:id="78" w:name="_Toc25247610"/>
      <w:r>
        <w:lastRenderedPageBreak/>
        <w:t>Umsetzung eines robusten verteilten Systems mit Hilfe eines Service-Meshes</w:t>
      </w:r>
      <w:bookmarkEnd w:id="77"/>
      <w:bookmarkEnd w:id="78"/>
    </w:p>
    <w:p w14:paraId="3FA82650" w14:textId="0F358B9C" w:rsidR="005F0AE2" w:rsidRDefault="00083C44" w:rsidP="0013230E">
      <w:pPr>
        <w:pStyle w:val="berschrift2"/>
      </w:pPr>
      <w:bookmarkStart w:id="79" w:name="_Ref25054352"/>
      <w:bookmarkStart w:id="80" w:name="_Toc25247611"/>
      <w:r>
        <w:t>Das Service-Mesh Istio</w:t>
      </w:r>
      <w:bookmarkEnd w:id="79"/>
      <w:bookmarkEnd w:id="80"/>
    </w:p>
    <w:p w14:paraId="2C0C7779" w14:textId="2C072BDB" w:rsidR="00786254" w:rsidRDefault="00786254" w:rsidP="00786254">
      <w:r>
        <w:t xml:space="preserve">Istio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r w:rsidR="00D043CB">
        <w:t xml:space="preserve">Istio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Durch die Benutzung von Istio ist es möglich services zu Veröffentlichen und sie mit unterschiedlichsten Techniken auszustatten</w:t>
      </w:r>
      <w:r w:rsidR="00AD5FEB">
        <w:t>(welche Techniken dies genau beinhaltet wird später erläutert)</w:t>
      </w:r>
      <w:r w:rsidR="00165010">
        <w:t xml:space="preserve"> </w:t>
      </w:r>
      <w:r w:rsidR="00AD5FEB">
        <w:t>welche mit wenigen bis keinen Code änderungen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81" w:name="_Toc25247612"/>
      <w:r w:rsidRPr="00425C98">
        <w:t>Istio Architecture</w:t>
      </w:r>
      <w:bookmarkEnd w:id="81"/>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82" w:name="_Toc25247613"/>
      <w:r w:rsidRPr="00425C98">
        <w:t>Istio Notizen</w:t>
      </w:r>
      <w:bookmarkEnd w:id="82"/>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Wie funktioniert das load-balancing?</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Wie funktioniert der Circuit breaker in Istio?</w:t>
      </w:r>
    </w:p>
    <w:p w14:paraId="77BCE6BC" w14:textId="77777777" w:rsidR="00786254" w:rsidRPr="006905DD" w:rsidRDefault="00786254" w:rsidP="00786254">
      <w:pPr>
        <w:jc w:val="left"/>
        <w:rPr>
          <w:lang w:val="en-US"/>
        </w:rPr>
      </w:pPr>
      <w:r w:rsidRPr="006905DD">
        <w:rPr>
          <w:lang w:val="en-US"/>
        </w:rPr>
        <w:t>Rate limiting, …</w:t>
      </w:r>
    </w:p>
    <w:p w14:paraId="24ECC2BE" w14:textId="77777777" w:rsidR="00786254" w:rsidRPr="006905DD" w:rsidRDefault="00786254" w:rsidP="00786254">
      <w:pPr>
        <w:jc w:val="left"/>
        <w:rPr>
          <w:lang w:val="en-US"/>
        </w:rPr>
      </w:pPr>
      <w:r w:rsidRPr="006905DD">
        <w:rPr>
          <w:lang w:val="en-US"/>
        </w:rPr>
        <w:t>Wie werden side cars Injizier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3A296AED" w14:textId="77777777" w:rsidR="0013230E" w:rsidRPr="006905DD" w:rsidRDefault="0013230E">
      <w:pPr>
        <w:spacing w:before="0" w:line="240" w:lineRule="auto"/>
        <w:jc w:val="left"/>
        <w:rPr>
          <w:rFonts w:ascii="Arial" w:hAnsi="Arial"/>
          <w:kern w:val="28"/>
          <w:lang w:val="en-US"/>
        </w:rPr>
      </w:pPr>
      <w:r w:rsidRPr="006905DD">
        <w:rPr>
          <w:lang w:val="en-US"/>
        </w:rPr>
        <w:br w:type="page"/>
      </w:r>
    </w:p>
    <w:p w14:paraId="3ECD9F5F" w14:textId="61F7D3F2" w:rsidR="005F0AE2" w:rsidRPr="00425C98" w:rsidRDefault="0013230E" w:rsidP="00FC4BF7">
      <w:pPr>
        <w:pStyle w:val="berschrift4"/>
      </w:pPr>
      <w:bookmarkStart w:id="83" w:name="_Ref25054353"/>
      <w:r w:rsidRPr="00425C98">
        <w:lastRenderedPageBreak/>
        <w:t>Notizen</w:t>
      </w:r>
      <w:bookmarkEnd w:id="83"/>
    </w:p>
    <w:p w14:paraId="52FA0A92" w14:textId="77777777" w:rsidR="0013230E" w:rsidRPr="00A52A40" w:rsidRDefault="0013230E" w:rsidP="0013230E"/>
    <w:p w14:paraId="5D74595B" w14:textId="77777777" w:rsidR="0013230E" w:rsidRPr="00425C98" w:rsidRDefault="0013230E" w:rsidP="0013230E">
      <w:r w:rsidRPr="00425C98">
        <w:t>Helm install:</w:t>
      </w:r>
    </w:p>
    <w:p w14:paraId="5394DB7D" w14:textId="77777777" w:rsidR="0013230E" w:rsidRPr="006905DD" w:rsidRDefault="0013230E" w:rsidP="0013230E">
      <w:pPr>
        <w:rPr>
          <w:lang w:val="en-US"/>
        </w:rPr>
      </w:pPr>
      <w:r w:rsidRPr="006905DD">
        <w:rPr>
          <w:lang w:val="en-US"/>
        </w:rPr>
        <w:t>kubectl -n kube-system create serviceaccount tiller</w:t>
      </w:r>
    </w:p>
    <w:p w14:paraId="10B525AD" w14:textId="77777777" w:rsidR="0013230E" w:rsidRPr="006905DD" w:rsidRDefault="0013230E" w:rsidP="0013230E">
      <w:pPr>
        <w:rPr>
          <w:lang w:val="en-US"/>
        </w:rPr>
      </w:pPr>
      <w:r w:rsidRPr="006905DD">
        <w:rPr>
          <w:lang w:val="en-US"/>
        </w:rPr>
        <w:t>kubectl create clusterrolebinding tiller-cluster-rule --clusterrole=cluster-admin --serviceaccount=kube-system:tiller</w:t>
      </w:r>
    </w:p>
    <w:p w14:paraId="10731A78" w14:textId="77777777" w:rsidR="0013230E" w:rsidRPr="006905DD" w:rsidRDefault="0013230E" w:rsidP="0013230E">
      <w:pPr>
        <w:rPr>
          <w:lang w:val="en-US"/>
        </w:rPr>
      </w:pPr>
      <w:r w:rsidRPr="006905DD">
        <w:rPr>
          <w:lang w:val="en-US"/>
        </w:rPr>
        <w:t>helm init --service-account tiller</w:t>
      </w:r>
    </w:p>
    <w:p w14:paraId="2ACB1F0C" w14:textId="77777777" w:rsidR="0013230E" w:rsidRPr="006905DD" w:rsidRDefault="0013230E" w:rsidP="0013230E">
      <w:pPr>
        <w:rPr>
          <w:lang w:val="en-US"/>
        </w:rPr>
      </w:pPr>
      <w:r w:rsidRPr="006905DD">
        <w:rPr>
          <w:lang w:val="en-US"/>
        </w:rPr>
        <w:t>helm init --upgrade --service-account tiller</w:t>
      </w:r>
    </w:p>
    <w:p w14:paraId="4D72E4B4" w14:textId="77777777" w:rsidR="0013230E" w:rsidRPr="006905DD" w:rsidRDefault="0013230E" w:rsidP="0013230E">
      <w:pPr>
        <w:rPr>
          <w:lang w:val="en-US"/>
        </w:rPr>
      </w:pPr>
      <w:r w:rsidRPr="006905DD">
        <w:rPr>
          <w:lang w:val="en-US"/>
        </w:rPr>
        <w:t>Test:</w:t>
      </w:r>
    </w:p>
    <w:p w14:paraId="4BBCA2F5" w14:textId="77777777" w:rsidR="0013230E" w:rsidRPr="006905DD" w:rsidRDefault="0013230E" w:rsidP="0013230E">
      <w:pPr>
        <w:rPr>
          <w:lang w:val="en-US"/>
        </w:rPr>
      </w:pPr>
      <w:r w:rsidRPr="006905DD">
        <w:rPr>
          <w:lang w:val="en-US"/>
        </w:rPr>
        <w:t>kubectl -n kube-system  rollout status deploy/tiller-deploy</w:t>
      </w:r>
    </w:p>
    <w:p w14:paraId="1EC47B7B" w14:textId="77777777" w:rsidR="0013230E" w:rsidRPr="00A2542B" w:rsidRDefault="0013230E" w:rsidP="0013230E">
      <w:r w:rsidRPr="00A2542B">
        <w:t>helm version</w:t>
      </w:r>
    </w:p>
    <w:p w14:paraId="72C1D56D" w14:textId="77777777" w:rsidR="0013230E" w:rsidRDefault="0013230E" w:rsidP="0013230E">
      <w:r>
        <w:t>Bin auf einen Helm Fehler mit der version 2.16.0 gestoßen welcher die Installation nicht möglich machte: Downgrade erforderlich</w:t>
      </w:r>
    </w:p>
    <w:p w14:paraId="1125BC33" w14:textId="77777777" w:rsidR="0013230E" w:rsidRPr="005755BF" w:rsidRDefault="00FB1FF7" w:rsidP="0013230E">
      <w:hyperlink r:id="rId29" w:history="1">
        <w:r w:rsidR="0013230E">
          <w:rPr>
            <w:rStyle w:val="Hyperlink"/>
          </w:rPr>
          <w:t>https://github.com/helm/helm/issues/6894</w:t>
        </w:r>
      </w:hyperlink>
    </w:p>
    <w:p w14:paraId="6FB19EE8" w14:textId="77777777" w:rsidR="0013230E" w:rsidRPr="0013230E" w:rsidRDefault="0013230E" w:rsidP="0013230E">
      <w:pPr>
        <w:rPr>
          <w:lang w:val="en-US"/>
        </w:rPr>
      </w:pPr>
      <w:r w:rsidRPr="0013230E">
        <w:rPr>
          <w:lang w:val="en-US"/>
        </w:rPr>
        <w:t>helm reset --force</w:t>
      </w:r>
    </w:p>
    <w:p w14:paraId="0C2A14D5" w14:textId="77777777" w:rsidR="0013230E" w:rsidRPr="0013230E" w:rsidRDefault="0013230E" w:rsidP="0013230E">
      <w:pPr>
        <w:rPr>
          <w:lang w:val="en-US"/>
        </w:rPr>
      </w:pPr>
      <w:r w:rsidRPr="0013230E">
        <w:rPr>
          <w:lang w:val="en-US"/>
        </w:rPr>
        <w:t>helm init --service-account tiller --tiller-image gcr.io/kubernetes-helm/tiller:v2.14.3</w:t>
      </w:r>
    </w:p>
    <w:p w14:paraId="456DEE3E" w14:textId="77777777" w:rsidR="0013230E" w:rsidRDefault="0013230E" w:rsidP="0013230E">
      <w:r>
        <w:t>dies downgraded nur die Server komponente die Client Komponente muss extra installiert und geändert werden.</w:t>
      </w:r>
    </w:p>
    <w:p w14:paraId="2559A993" w14:textId="77777777" w:rsidR="0013230E" w:rsidRPr="0013230E" w:rsidRDefault="0013230E" w:rsidP="0013230E">
      <w:pPr>
        <w:rPr>
          <w:lang w:val="en-US"/>
        </w:rPr>
      </w:pPr>
      <w:r w:rsidRPr="0013230E">
        <w:rPr>
          <w:lang w:val="en-US"/>
        </w:rPr>
        <w:t>Gelöst in 2.16.1</w:t>
      </w:r>
    </w:p>
    <w:p w14:paraId="7BCB3933" w14:textId="77777777" w:rsidR="0013230E" w:rsidRPr="0013230E" w:rsidRDefault="0013230E" w:rsidP="0013230E">
      <w:pPr>
        <w:rPr>
          <w:lang w:val="en-US"/>
        </w:rPr>
      </w:pPr>
      <w:r w:rsidRPr="0013230E">
        <w:rPr>
          <w:lang w:val="en-US"/>
        </w:rPr>
        <w:t>Install Istio Customizable Install with Helm:</w:t>
      </w:r>
    </w:p>
    <w:p w14:paraId="3E5E60B3" w14:textId="77777777" w:rsidR="0013230E" w:rsidRPr="0013230E" w:rsidRDefault="0013230E" w:rsidP="0013230E">
      <w:pPr>
        <w:rPr>
          <w:lang w:val="en-US"/>
        </w:rPr>
      </w:pPr>
      <w:r w:rsidRPr="0013230E">
        <w:rPr>
          <w:lang w:val="en-US"/>
        </w:rPr>
        <w:t>kubectl apply -f install/kubernetes/helm/helm-service-account.yaml</w:t>
      </w:r>
    </w:p>
    <w:p w14:paraId="45B08094" w14:textId="77777777" w:rsidR="0013230E" w:rsidRPr="00425C98" w:rsidRDefault="0013230E" w:rsidP="0013230E">
      <w:pPr>
        <w:rPr>
          <w:lang w:val="en-US"/>
        </w:rPr>
      </w:pPr>
      <w:r w:rsidRPr="00425C98">
        <w:rPr>
          <w:lang w:val="en-US"/>
        </w:rPr>
        <w:t>helm install install/kubernetes/helm/istio-init --name istio-init --namespace istio-system</w:t>
      </w:r>
    </w:p>
    <w:p w14:paraId="1F418788" w14:textId="77777777" w:rsidR="0013230E" w:rsidRPr="00425C98" w:rsidRDefault="0013230E" w:rsidP="0013230E">
      <w:pPr>
        <w:rPr>
          <w:lang w:val="en-US"/>
        </w:rPr>
      </w:pPr>
      <w:r w:rsidRPr="00425C98">
        <w:rPr>
          <w:lang w:val="en-US"/>
        </w:rPr>
        <w:t>helm install install/kubernetes/helm/istio --name istio --namespace istio-system</w:t>
      </w:r>
    </w:p>
    <w:p w14:paraId="2FF9371C" w14:textId="77777777" w:rsidR="0013230E" w:rsidRPr="00425C98" w:rsidRDefault="0013230E" w:rsidP="0013230E">
      <w:pPr>
        <w:rPr>
          <w:lang w:val="en-US"/>
        </w:rPr>
      </w:pPr>
      <w:r w:rsidRPr="00425C98">
        <w:rPr>
          <w:lang w:val="en-US"/>
        </w:rPr>
        <w:t>Test:</w:t>
      </w:r>
    </w:p>
    <w:p w14:paraId="06C40AB0" w14:textId="77777777" w:rsidR="0013230E" w:rsidRPr="00425C98" w:rsidRDefault="0013230E" w:rsidP="0013230E">
      <w:pPr>
        <w:rPr>
          <w:lang w:val="en-US"/>
        </w:rPr>
      </w:pPr>
      <w:r w:rsidRPr="00425C98">
        <w:rPr>
          <w:lang w:val="en-US"/>
        </w:rPr>
        <w:t>kubectl get svc -n istio-system</w:t>
      </w:r>
    </w:p>
    <w:p w14:paraId="29DAA96D" w14:textId="77777777" w:rsidR="0013230E" w:rsidRPr="00425C98" w:rsidRDefault="0013230E" w:rsidP="0013230E">
      <w:pPr>
        <w:rPr>
          <w:lang w:val="en-US"/>
        </w:rPr>
      </w:pPr>
      <w:r w:rsidRPr="00425C98">
        <w:rPr>
          <w:lang w:val="en-US"/>
        </w:rPr>
        <w:t>kubectl get pods -n istio-system</w:t>
      </w:r>
    </w:p>
    <w:p w14:paraId="44A289DF" w14:textId="77777777" w:rsidR="0013230E" w:rsidRPr="0013230E" w:rsidRDefault="0013230E" w:rsidP="0013230E">
      <w:pPr>
        <w:rPr>
          <w:lang w:val="en-US"/>
        </w:rPr>
      </w:pPr>
      <w:r w:rsidRPr="0013230E">
        <w:rPr>
          <w:lang w:val="en-US"/>
        </w:rPr>
        <w:t>kubectl get all -n istio-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r w:rsidRPr="0013230E">
        <w:rPr>
          <w:lang w:val="en-US"/>
        </w:rPr>
        <w:t>kubectl label namespace default istio-injection=enabled</w:t>
      </w:r>
    </w:p>
    <w:p w14:paraId="78997532" w14:textId="77777777" w:rsidR="0013230E" w:rsidRPr="0013230E" w:rsidRDefault="0013230E" w:rsidP="0013230E">
      <w:pPr>
        <w:rPr>
          <w:lang w:val="en-US"/>
        </w:rPr>
      </w:pPr>
      <w:r w:rsidRPr="0013230E">
        <w:rPr>
          <w:lang w:val="en-US"/>
        </w:rPr>
        <w:t>kubectl get namespace -L istio-injection</w:t>
      </w:r>
    </w:p>
    <w:p w14:paraId="3231EF2F" w14:textId="77777777" w:rsidR="0013230E" w:rsidRPr="0013230E" w:rsidRDefault="0013230E" w:rsidP="0013230E">
      <w:pPr>
        <w:rPr>
          <w:lang w:val="en-US"/>
        </w:rPr>
      </w:pPr>
    </w:p>
    <w:p w14:paraId="40B1A6D4" w14:textId="77777777" w:rsidR="0013230E" w:rsidRDefault="0013230E" w:rsidP="0013230E">
      <w:r w:rsidRPr="00220533">
        <w:lastRenderedPageBreak/>
        <w:t>Aktiviere Metrics und überwachung Nachträglich:</w:t>
      </w:r>
    </w:p>
    <w:p w14:paraId="7A59FB2A" w14:textId="77777777" w:rsidR="0013230E" w:rsidRPr="0013230E" w:rsidRDefault="0013230E" w:rsidP="0013230E">
      <w:pPr>
        <w:jc w:val="left"/>
        <w:rPr>
          <w:lang w:val="en-US"/>
        </w:rPr>
      </w:pPr>
      <w:r w:rsidRPr="0013230E">
        <w:rPr>
          <w:lang w:val="en-US"/>
        </w:rPr>
        <w:t>helm upgrade istio install/kubernetes/helm/istio --set grafana.enabled=true,kiali.enabled=true,tracing.enabled=true</w:t>
      </w:r>
    </w:p>
    <w:p w14:paraId="69056687" w14:textId="77777777" w:rsidR="0013230E" w:rsidRPr="00AE514A" w:rsidRDefault="0013230E" w:rsidP="0013230E">
      <w:pPr>
        <w:jc w:val="left"/>
        <w:rPr>
          <w:lang w:val="en-US"/>
        </w:rPr>
      </w:pPr>
      <w:r w:rsidRPr="0013230E">
        <w:rPr>
          <w:lang w:val="en-US"/>
        </w:rPr>
        <w:t>Powershel</w:t>
      </w:r>
      <w:r w:rsidRPr="00AE514A">
        <w:rPr>
          <w:lang w:val="en-US"/>
        </w:rPr>
        <w:t>l Restrequest:</w:t>
      </w:r>
    </w:p>
    <w:p w14:paraId="6F264F5F" w14:textId="499EA86F" w:rsidR="00425C98" w:rsidRDefault="0013230E" w:rsidP="00425C98">
      <w:pPr>
        <w:jc w:val="left"/>
        <w:rPr>
          <w:lang w:val="en-US"/>
        </w:rPr>
      </w:pPr>
      <w:r w:rsidRPr="00E03CE8">
        <w:rPr>
          <w:lang w:val="en-US"/>
        </w:rPr>
        <w:t>while ($true) {clear-Host;Invoke-RestMethod http://"$env:INGRESS_HOST`:$env:INGRESS_PORT"/productpage ;sleep 1}</w:t>
      </w:r>
    </w:p>
    <w:p w14:paraId="2BBFE42E" w14:textId="7B6CB759" w:rsidR="00425C98" w:rsidRDefault="00425C98" w:rsidP="00425C98">
      <w:pPr>
        <w:pStyle w:val="berschrift1"/>
        <w:rPr>
          <w:lang w:val="en-US"/>
        </w:rPr>
      </w:pPr>
      <w:bookmarkStart w:id="84" w:name="_Toc25247614"/>
      <w:r>
        <w:rPr>
          <w:lang w:val="en-US"/>
        </w:rPr>
        <w:lastRenderedPageBreak/>
        <w:t>Notizen</w:t>
      </w:r>
      <w:bookmarkEnd w:id="84"/>
    </w:p>
    <w:p w14:paraId="7BA170AE" w14:textId="77777777" w:rsidR="00425C98" w:rsidRDefault="00425C98" w:rsidP="00425C98">
      <w:pPr>
        <w:spacing w:before="0" w:line="240" w:lineRule="auto"/>
        <w:jc w:val="left"/>
        <w:rPr>
          <w:lang w:val="en-US"/>
        </w:rPr>
      </w:pPr>
    </w:p>
    <w:p w14:paraId="14C2C027" w14:textId="77777777" w:rsidR="00425C98" w:rsidRDefault="00425C98" w:rsidP="00425C98">
      <w:pPr>
        <w:spacing w:before="0" w:line="240" w:lineRule="auto"/>
        <w:jc w:val="left"/>
        <w:rPr>
          <w:lang w:val="en-US"/>
        </w:rPr>
      </w:pPr>
    </w:p>
    <w:p w14:paraId="0E526486" w14:textId="77777777" w:rsidR="00425C98" w:rsidRDefault="00425C98" w:rsidP="00425C98">
      <w:pPr>
        <w:spacing w:before="0" w:line="240" w:lineRule="auto"/>
        <w:jc w:val="left"/>
        <w:rPr>
          <w:lang w:val="en-US"/>
        </w:rPr>
      </w:pPr>
    </w:p>
    <w:p w14:paraId="09E71FAE" w14:textId="77777777" w:rsidR="00425C98" w:rsidRDefault="00425C98" w:rsidP="00425C98">
      <w:pPr>
        <w:spacing w:before="0" w:line="240" w:lineRule="auto"/>
        <w:jc w:val="left"/>
        <w:rPr>
          <w:lang w:val="en-US"/>
        </w:rPr>
      </w:pPr>
    </w:p>
    <w:p w14:paraId="45AAC1EA" w14:textId="77777777" w:rsidR="00425C98" w:rsidRDefault="00425C98" w:rsidP="00425C98">
      <w:pPr>
        <w:spacing w:before="0" w:line="240" w:lineRule="auto"/>
        <w:jc w:val="left"/>
        <w:rPr>
          <w:lang w:val="en-US"/>
        </w:rPr>
      </w:pPr>
    </w:p>
    <w:p w14:paraId="42DE04B3" w14:textId="77777777" w:rsidR="00425C98" w:rsidRDefault="00425C98" w:rsidP="00425C98">
      <w:pPr>
        <w:spacing w:before="0" w:line="240" w:lineRule="auto"/>
        <w:jc w:val="left"/>
        <w:rPr>
          <w:lang w:val="en-US"/>
        </w:rPr>
      </w:pPr>
    </w:p>
    <w:p w14:paraId="5A6726EF" w14:textId="77777777" w:rsidR="00425C98" w:rsidRDefault="00425C98" w:rsidP="00425C98">
      <w:pPr>
        <w:spacing w:before="0" w:line="240" w:lineRule="auto"/>
        <w:jc w:val="left"/>
        <w:rPr>
          <w:lang w:val="en-US"/>
        </w:rPr>
      </w:pPr>
    </w:p>
    <w:p w14:paraId="424D8BD8" w14:textId="77777777" w:rsidR="00425C98" w:rsidRDefault="00425C98" w:rsidP="00425C98">
      <w:pPr>
        <w:spacing w:before="0" w:line="240" w:lineRule="auto"/>
        <w:jc w:val="left"/>
        <w:rPr>
          <w:lang w:val="en-US"/>
        </w:rPr>
      </w:pPr>
    </w:p>
    <w:p w14:paraId="33FAC253" w14:textId="77777777" w:rsidR="00425C98" w:rsidRDefault="00425C98" w:rsidP="00425C98">
      <w:pPr>
        <w:spacing w:before="0" w:line="240" w:lineRule="auto"/>
        <w:jc w:val="left"/>
        <w:rPr>
          <w:lang w:val="en-US"/>
        </w:rPr>
      </w:pPr>
    </w:p>
    <w:p w14:paraId="1302365E" w14:textId="77777777" w:rsidR="00425C98" w:rsidRDefault="00425C98" w:rsidP="00425C98">
      <w:pPr>
        <w:spacing w:before="0" w:line="240" w:lineRule="auto"/>
        <w:jc w:val="left"/>
        <w:rPr>
          <w:lang w:val="en-US"/>
        </w:rPr>
      </w:pPr>
    </w:p>
    <w:p w14:paraId="4C89AB20" w14:textId="77777777" w:rsidR="00425C98" w:rsidRDefault="00425C98" w:rsidP="00425C98">
      <w:pPr>
        <w:spacing w:before="0" w:line="240" w:lineRule="auto"/>
        <w:jc w:val="left"/>
        <w:rPr>
          <w:lang w:val="en-US"/>
        </w:rPr>
      </w:pPr>
    </w:p>
    <w:p w14:paraId="5876D40C" w14:textId="77777777" w:rsidR="00425C98" w:rsidRDefault="00425C98" w:rsidP="00425C98">
      <w:pPr>
        <w:spacing w:before="0" w:line="240" w:lineRule="auto"/>
        <w:jc w:val="left"/>
        <w:rPr>
          <w:lang w:val="en-US"/>
        </w:rPr>
      </w:pPr>
    </w:p>
    <w:p w14:paraId="61B1C000" w14:textId="77777777" w:rsidR="00425C98" w:rsidRDefault="00425C98" w:rsidP="00425C98">
      <w:pPr>
        <w:spacing w:before="0" w:line="240" w:lineRule="auto"/>
        <w:jc w:val="left"/>
        <w:rPr>
          <w:lang w:val="en-US"/>
        </w:rPr>
      </w:pPr>
    </w:p>
    <w:p w14:paraId="7B1FB290" w14:textId="77777777" w:rsidR="00425C98" w:rsidRDefault="00425C98" w:rsidP="00425C98">
      <w:pPr>
        <w:spacing w:before="0" w:line="240" w:lineRule="auto"/>
        <w:jc w:val="left"/>
        <w:rPr>
          <w:lang w:val="en-US"/>
        </w:rPr>
      </w:pPr>
    </w:p>
    <w:p w14:paraId="0A12341A" w14:textId="77777777" w:rsidR="00425C98" w:rsidRDefault="00425C98" w:rsidP="00425C98">
      <w:pPr>
        <w:spacing w:before="0" w:line="240" w:lineRule="auto"/>
        <w:jc w:val="left"/>
        <w:rPr>
          <w:lang w:val="en-US"/>
        </w:rPr>
      </w:pPr>
    </w:p>
    <w:p w14:paraId="77659199" w14:textId="77777777" w:rsidR="00425C98" w:rsidRDefault="00425C98" w:rsidP="00425C98">
      <w:pPr>
        <w:spacing w:before="0" w:line="240" w:lineRule="auto"/>
        <w:jc w:val="left"/>
        <w:rPr>
          <w:lang w:val="en-US"/>
        </w:rPr>
      </w:pPr>
    </w:p>
    <w:p w14:paraId="0E8F97B7" w14:textId="77777777" w:rsidR="00425C98" w:rsidRDefault="00425C98" w:rsidP="00425C98">
      <w:pPr>
        <w:spacing w:before="0" w:line="240" w:lineRule="auto"/>
        <w:jc w:val="left"/>
        <w:rPr>
          <w:lang w:val="en-US"/>
        </w:rPr>
      </w:pPr>
    </w:p>
    <w:p w14:paraId="35BC0825" w14:textId="77777777" w:rsidR="00425C98" w:rsidRDefault="00425C98" w:rsidP="00425C98">
      <w:pPr>
        <w:spacing w:before="0" w:line="240" w:lineRule="auto"/>
        <w:jc w:val="left"/>
        <w:rPr>
          <w:lang w:val="en-US"/>
        </w:rPr>
      </w:pPr>
    </w:p>
    <w:p w14:paraId="099143EB" w14:textId="77777777" w:rsidR="00425C98" w:rsidRDefault="00425C98" w:rsidP="00425C98">
      <w:pPr>
        <w:spacing w:before="0" w:line="240" w:lineRule="auto"/>
        <w:jc w:val="left"/>
        <w:rPr>
          <w:lang w:val="en-US"/>
        </w:rPr>
      </w:pPr>
    </w:p>
    <w:p w14:paraId="24E744FF" w14:textId="77777777" w:rsidR="00425C98" w:rsidRDefault="00425C98" w:rsidP="00425C98">
      <w:pPr>
        <w:spacing w:before="0" w:line="240" w:lineRule="auto"/>
        <w:jc w:val="left"/>
        <w:rPr>
          <w:lang w:val="en-US"/>
        </w:rPr>
      </w:pPr>
    </w:p>
    <w:p w14:paraId="574EAE12" w14:textId="77777777" w:rsidR="00425C98" w:rsidRDefault="00425C98" w:rsidP="00425C98">
      <w:pPr>
        <w:spacing w:before="0" w:line="240" w:lineRule="auto"/>
        <w:jc w:val="left"/>
        <w:rPr>
          <w:lang w:val="en-US"/>
        </w:rPr>
      </w:pPr>
    </w:p>
    <w:p w14:paraId="0078D4AA" w14:textId="77777777" w:rsidR="00425C98" w:rsidRDefault="00425C98" w:rsidP="00425C98">
      <w:pPr>
        <w:spacing w:before="0" w:line="240" w:lineRule="auto"/>
        <w:jc w:val="left"/>
        <w:rPr>
          <w:lang w:val="en-US"/>
        </w:rPr>
      </w:pPr>
    </w:p>
    <w:p w14:paraId="3683355B" w14:textId="77777777" w:rsidR="00425C98" w:rsidRDefault="00425C98" w:rsidP="00425C98">
      <w:pPr>
        <w:spacing w:before="0" w:line="240" w:lineRule="auto"/>
        <w:jc w:val="left"/>
        <w:rPr>
          <w:lang w:val="en-US"/>
        </w:rPr>
      </w:pPr>
    </w:p>
    <w:p w14:paraId="62A2B55B" w14:textId="77777777" w:rsidR="00425C98" w:rsidRDefault="00425C98" w:rsidP="00425C98">
      <w:pPr>
        <w:spacing w:before="0" w:line="240" w:lineRule="auto"/>
        <w:jc w:val="left"/>
        <w:rPr>
          <w:lang w:val="en-US"/>
        </w:rPr>
      </w:pPr>
    </w:p>
    <w:p w14:paraId="17144C70" w14:textId="77777777" w:rsidR="00425C98" w:rsidRDefault="00425C98" w:rsidP="00425C98">
      <w:pPr>
        <w:spacing w:before="0" w:line="240" w:lineRule="auto"/>
        <w:jc w:val="left"/>
        <w:rPr>
          <w:lang w:val="en-US"/>
        </w:rPr>
      </w:pPr>
    </w:p>
    <w:p w14:paraId="00C51924" w14:textId="77777777" w:rsidR="00425C98" w:rsidRDefault="00425C98" w:rsidP="00425C98">
      <w:pPr>
        <w:spacing w:before="0" w:line="240" w:lineRule="auto"/>
        <w:jc w:val="left"/>
        <w:rPr>
          <w:lang w:val="en-US"/>
        </w:rPr>
      </w:pPr>
    </w:p>
    <w:p w14:paraId="24623340" w14:textId="77777777" w:rsidR="00425C98" w:rsidRDefault="00425C98" w:rsidP="00425C98">
      <w:pPr>
        <w:spacing w:before="0" w:line="240" w:lineRule="auto"/>
        <w:jc w:val="left"/>
        <w:rPr>
          <w:lang w:val="en-US"/>
        </w:rPr>
      </w:pPr>
    </w:p>
    <w:p w14:paraId="6654E86E" w14:textId="77777777" w:rsidR="00425C98" w:rsidRDefault="00425C98" w:rsidP="00425C98">
      <w:pPr>
        <w:spacing w:before="0" w:line="240" w:lineRule="auto"/>
        <w:jc w:val="left"/>
        <w:rPr>
          <w:lang w:val="en-US"/>
        </w:rPr>
      </w:pPr>
    </w:p>
    <w:p w14:paraId="6265A28E" w14:textId="77777777" w:rsidR="00425C98" w:rsidRDefault="00425C98" w:rsidP="00425C98">
      <w:pPr>
        <w:spacing w:before="0" w:line="240" w:lineRule="auto"/>
        <w:jc w:val="left"/>
        <w:rPr>
          <w:lang w:val="en-US"/>
        </w:rPr>
      </w:pPr>
    </w:p>
    <w:p w14:paraId="701A1AF8" w14:textId="77777777" w:rsidR="00425C98" w:rsidRDefault="00425C98" w:rsidP="00425C98">
      <w:pPr>
        <w:spacing w:before="0" w:line="240" w:lineRule="auto"/>
        <w:jc w:val="left"/>
        <w:rPr>
          <w:lang w:val="en-US"/>
        </w:rPr>
      </w:pPr>
    </w:p>
    <w:p w14:paraId="35FDB05C" w14:textId="60639AD4" w:rsidR="00425C98" w:rsidRDefault="00425C98" w:rsidP="00425C98">
      <w:pPr>
        <w:pStyle w:val="berschrift1"/>
        <w:rPr>
          <w:lang w:val="en-US"/>
        </w:rPr>
      </w:pPr>
      <w:bookmarkStart w:id="85" w:name="_Toc25247615"/>
      <w:r>
        <w:rPr>
          <w:lang w:val="en-US"/>
        </w:rPr>
        <w:lastRenderedPageBreak/>
        <w:t>Mögliche Quellen</w:t>
      </w:r>
      <w:bookmarkEnd w:id="85"/>
    </w:p>
    <w:p w14:paraId="08680C37" w14:textId="1AA94C8F" w:rsidR="00425C98" w:rsidRPr="00425C98" w:rsidRDefault="00425C98" w:rsidP="00425C98">
      <w:pPr>
        <w:rPr>
          <w:lang w:val="en-US"/>
        </w:rPr>
      </w:pPr>
      <w:r>
        <w:rPr>
          <w:lang w:val="en-US"/>
        </w:rPr>
        <w:t>4.)</w:t>
      </w:r>
    </w:p>
    <w:p w14:paraId="5C231892" w14:textId="77777777" w:rsidR="00425C98" w:rsidRPr="00425C98" w:rsidRDefault="00FB1FF7" w:rsidP="00425C98">
      <w:pPr>
        <w:rPr>
          <w:lang w:val="en-US"/>
        </w:rPr>
      </w:pPr>
      <w:hyperlink r:id="rId30" w:history="1">
        <w:r w:rsidR="00425C98" w:rsidRPr="00425C98">
          <w:rPr>
            <w:rStyle w:val="Hyperlink"/>
            <w:lang w:val="en-US"/>
          </w:rPr>
          <w:t>https://www.youtube.com/watch?v=gvDvOWtPLVY</w:t>
        </w:r>
      </w:hyperlink>
      <w:r w:rsidR="00425C98" w:rsidRPr="00425C98">
        <w:rPr>
          <w:lang w:val="en-US"/>
        </w:rPr>
        <w:t xml:space="preserve"> 20:20</w:t>
      </w:r>
    </w:p>
    <w:p w14:paraId="49727CB2" w14:textId="77777777" w:rsidR="00425C98" w:rsidRPr="00425C98" w:rsidRDefault="00425C98" w:rsidP="00425C98">
      <w:pPr>
        <w:tabs>
          <w:tab w:val="left" w:pos="2771"/>
        </w:tabs>
        <w:rPr>
          <w:lang w:val="en-US"/>
        </w:rPr>
      </w:pPr>
      <w:r w:rsidRPr="00425C98">
        <w:rPr>
          <w:lang w:val="en-US"/>
        </w:rPr>
        <w:t>medium.com/@adhorn</w:t>
      </w:r>
    </w:p>
    <w:p w14:paraId="391E5802" w14:textId="2AEFC80D" w:rsidR="00425C98" w:rsidRPr="00425C98" w:rsidRDefault="00425C98" w:rsidP="00425C98">
      <w:pPr>
        <w:rPr>
          <w:lang w:val="en-US"/>
        </w:rPr>
      </w:pPr>
      <w:r>
        <w:rPr>
          <w:lang w:val="en-US"/>
        </w:rPr>
        <w:t>Resilience:</w:t>
      </w:r>
    </w:p>
    <w:p w14:paraId="66B095D8" w14:textId="4E6AD22A" w:rsidR="00425C98" w:rsidRPr="00425C98" w:rsidRDefault="00FB1FF7" w:rsidP="00425C98">
      <w:pPr>
        <w:rPr>
          <w:lang w:val="en-US"/>
        </w:rPr>
      </w:pPr>
      <w:hyperlink r:id="rId31" w:history="1">
        <w:r w:rsidR="00425C98" w:rsidRPr="00425C98">
          <w:rPr>
            <w:rStyle w:val="Hyperlink"/>
            <w:lang w:val="en-US"/>
          </w:rPr>
          <w:t>https://medium.com/@adhorn/patterns-for-resilient-architecture-part-1-d3b60cd8d2b6</w:t>
        </w:r>
      </w:hyperlink>
    </w:p>
    <w:p w14:paraId="730D83C6" w14:textId="7A85F60B" w:rsidR="00425C98" w:rsidRPr="009E2C18" w:rsidRDefault="00FB1FF7" w:rsidP="00425C98">
      <w:pPr>
        <w:rPr>
          <w:lang w:val="en-US"/>
        </w:rPr>
      </w:pPr>
      <w:hyperlink r:id="rId32" w:history="1">
        <w:r w:rsidR="00425C98" w:rsidRPr="009E2C18">
          <w:rPr>
            <w:rStyle w:val="Hyperlink"/>
            <w:lang w:val="en-US"/>
          </w:rPr>
          <w:t>https://medium.com/@adhorn/patterns-for-resilient-architecture-part-2-9b51a7e2f10f</w:t>
        </w:r>
      </w:hyperlink>
    </w:p>
    <w:p w14:paraId="003CFBA9" w14:textId="7E78885B" w:rsidR="00425C98" w:rsidRPr="009E2C18" w:rsidRDefault="00FB1FF7" w:rsidP="00425C98">
      <w:pPr>
        <w:rPr>
          <w:lang w:val="en-US"/>
        </w:rPr>
      </w:pPr>
      <w:hyperlink r:id="rId33" w:history="1">
        <w:r w:rsidR="00425C98" w:rsidRPr="009E2C18">
          <w:rPr>
            <w:rStyle w:val="Hyperlink"/>
            <w:lang w:val="en-US"/>
          </w:rPr>
          <w:t>https://medium.com/@adhorn/patterns-for-resilient-architecture-part-3-16e8601c488e</w:t>
        </w:r>
      </w:hyperlink>
    </w:p>
    <w:p w14:paraId="7113F681" w14:textId="216ED84F" w:rsidR="00425C98" w:rsidRPr="009E2C18" w:rsidRDefault="00FB1FF7" w:rsidP="00425C98">
      <w:pPr>
        <w:rPr>
          <w:lang w:val="en-US"/>
        </w:rPr>
      </w:pPr>
      <w:hyperlink r:id="rId34" w:history="1">
        <w:r w:rsidR="00425C98" w:rsidRPr="009E2C18">
          <w:rPr>
            <w:rStyle w:val="Hyperlink"/>
            <w:lang w:val="en-US"/>
          </w:rPr>
          <w:t>https://medium.com/@adhorn/patterns-for-resilient-architecture-part-4-85afa66d6341</w:t>
        </w:r>
      </w:hyperlink>
    </w:p>
    <w:p w14:paraId="4BDA6487" w14:textId="77777777" w:rsidR="00425C98" w:rsidRPr="009E2C18" w:rsidRDefault="00425C98" w:rsidP="00425C98">
      <w:pPr>
        <w:rPr>
          <w:lang w:val="en-US"/>
        </w:rPr>
      </w:pPr>
    </w:p>
    <w:p w14:paraId="144F65AA" w14:textId="77777777" w:rsidR="00425C98" w:rsidRPr="009E2C18" w:rsidRDefault="00425C98" w:rsidP="00425C98">
      <w:pPr>
        <w:rPr>
          <w:lang w:val="en-US"/>
        </w:rPr>
      </w:pPr>
    </w:p>
    <w:p w14:paraId="44FBDD56" w14:textId="77777777" w:rsidR="00425C98" w:rsidRPr="009E2C18" w:rsidRDefault="00425C98" w:rsidP="00425C98">
      <w:pPr>
        <w:rPr>
          <w:lang w:val="en-US"/>
        </w:rPr>
      </w:pPr>
    </w:p>
    <w:p w14:paraId="0D66F706" w14:textId="77777777" w:rsidR="00425C98" w:rsidRPr="009E2C18" w:rsidRDefault="00425C98" w:rsidP="00425C98">
      <w:pPr>
        <w:rPr>
          <w:lang w:val="en-US"/>
        </w:rPr>
      </w:pPr>
    </w:p>
    <w:p w14:paraId="421F5F4C" w14:textId="77777777" w:rsidR="00425C98" w:rsidRPr="009E2C18" w:rsidRDefault="00425C98" w:rsidP="00425C98">
      <w:pPr>
        <w:rPr>
          <w:lang w:val="en-US"/>
        </w:rPr>
      </w:pPr>
    </w:p>
    <w:p w14:paraId="4897B057" w14:textId="77777777" w:rsidR="00425C98" w:rsidRPr="009E2C18" w:rsidRDefault="00425C98" w:rsidP="00425C98">
      <w:pPr>
        <w:rPr>
          <w:lang w:val="en-US"/>
        </w:rPr>
      </w:pPr>
    </w:p>
    <w:p w14:paraId="7E54C940" w14:textId="77777777" w:rsidR="00425C98" w:rsidRPr="009E2C18" w:rsidRDefault="00425C98" w:rsidP="00425C98">
      <w:pPr>
        <w:rPr>
          <w:lang w:val="en-US"/>
        </w:rPr>
      </w:pPr>
    </w:p>
    <w:p w14:paraId="15B99FAD" w14:textId="77777777" w:rsidR="00425C98" w:rsidRPr="009E2C18" w:rsidRDefault="00425C98" w:rsidP="00425C98">
      <w:pPr>
        <w:rPr>
          <w:lang w:val="en-US"/>
        </w:rPr>
      </w:pPr>
    </w:p>
    <w:p w14:paraId="0D2F7A68" w14:textId="77777777" w:rsidR="00425C98" w:rsidRPr="009E2C18" w:rsidRDefault="00425C98" w:rsidP="00425C98">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86" w:name="_Toc25247616"/>
      <w:r>
        <w:lastRenderedPageBreak/>
        <w:t>Zusammenfassung und Ausblic</w:t>
      </w:r>
      <w:r w:rsidR="00CD3BF0">
        <w:t>k</w:t>
      </w:r>
      <w:bookmarkEnd w:id="86"/>
    </w:p>
    <w:p w14:paraId="76A7DD87" w14:textId="77777777" w:rsidR="00284FA6" w:rsidRDefault="00284FA6">
      <w:pPr>
        <w:pStyle w:val="berschrift1"/>
        <w:numPr>
          <w:ilvl w:val="0"/>
          <w:numId w:val="0"/>
        </w:numPr>
      </w:pPr>
      <w:bookmarkStart w:id="87" w:name="_Ref492657968"/>
      <w:bookmarkStart w:id="88" w:name="_Toc25247617"/>
      <w:r>
        <w:lastRenderedPageBreak/>
        <w:t>Glossar</w:t>
      </w:r>
      <w:bookmarkEnd w:id="87"/>
      <w:bookmarkEnd w:id="88"/>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89" w:name="_Toc25247618"/>
      <w:r>
        <w:lastRenderedPageBreak/>
        <w:t>Ehrenwörtliche Erklärung</w:t>
      </w:r>
      <w:bookmarkEnd w:id="89"/>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35"/>
          <w:headerReference w:type="first" r:id="rId36"/>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90" w:name="_Toc25247619"/>
      <w:r>
        <w:lastRenderedPageBreak/>
        <w:t>Stichwortverzeichnis</w:t>
      </w:r>
      <w:bookmarkEnd w:id="90"/>
    </w:p>
    <w:p w14:paraId="20A6C7D8" w14:textId="5B042C03" w:rsidR="00C806CB" w:rsidRDefault="00284FA6" w:rsidP="00A2390D">
      <w:pPr>
        <w:rPr>
          <w:noProof/>
        </w:rPr>
        <w:sectPr w:rsidR="00C806CB" w:rsidSect="00C806CB">
          <w:headerReference w:type="first" r:id="rId3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EndPr/>
      <w:sdtContent>
        <w:p w14:paraId="63B8EC18" w14:textId="77777777" w:rsidR="00297CDA" w:rsidRDefault="005E2B7B" w:rsidP="00297CDA">
          <w:pPr>
            <w:pStyle w:val="CitaviBibliographyHeading"/>
          </w:pPr>
          <w:r>
            <w:fldChar w:fldCharType="begin"/>
          </w:r>
          <w:r>
            <w:instrText>ADDIN CitaviBibliography</w:instrText>
          </w:r>
          <w:r>
            <w:fldChar w:fldCharType="separate"/>
          </w:r>
          <w:r w:rsidR="00297CDA">
            <w:t>Literaturverzeichnis</w:t>
          </w:r>
        </w:p>
        <w:p w14:paraId="45E81664" w14:textId="77777777" w:rsidR="00297CDA" w:rsidRDefault="00297CDA" w:rsidP="00297CDA">
          <w:pPr>
            <w:pStyle w:val="CitaviBibliographyEntry"/>
          </w:pPr>
          <w:bookmarkStart w:id="91" w:name="_CTVL001f0692438777646da855c29ca6c16891a"/>
          <w:r w:rsidRPr="00297CDA">
            <w:rPr>
              <w:smallCaps/>
            </w:rPr>
            <w:t>Fowler</w:t>
          </w:r>
          <w:bookmarkEnd w:id="91"/>
          <w:r w:rsidRPr="00297CDA">
            <w:t xml:space="preserve">, Martin: </w:t>
          </w:r>
          <w:r w:rsidRPr="00297CDA">
            <w:rPr>
              <w:i/>
            </w:rPr>
            <w:t xml:space="preserve">CircuitBreaker. </w:t>
          </w:r>
          <w:r w:rsidRPr="00297CDA">
            <w:t xml:space="preserve">URL https://martinfowler.com/bliki/images/circuitBreaker/state.png. – Aktualisierungsdatum: 04.10.2019 – Überprüfungsdatum 14.10.2019 </w:t>
          </w:r>
        </w:p>
        <w:p w14:paraId="3AA9ACF0" w14:textId="77777777" w:rsidR="00297CDA" w:rsidRDefault="00297CDA" w:rsidP="00297CDA">
          <w:pPr>
            <w:pStyle w:val="CitaviBibliographyEntry"/>
          </w:pPr>
          <w:bookmarkStart w:id="92" w:name="_CTVL0018aabf0949e0b44b99105c4255de782f4"/>
          <w:r w:rsidRPr="00297CDA">
            <w:rPr>
              <w:smallCaps/>
              <w:lang w:val="en-US"/>
            </w:rPr>
            <w:t>Golden</w:t>
          </w:r>
          <w:bookmarkEnd w:id="92"/>
          <w:r w:rsidRPr="00297CDA">
            <w:rPr>
              <w:lang w:val="en-US"/>
            </w:rPr>
            <w:t xml:space="preserve">, Bernard CEO Navica: </w:t>
          </w:r>
          <w:r w:rsidRPr="00297CDA">
            <w:rPr>
              <w:i/>
              <w:lang w:val="en-US"/>
            </w:rPr>
            <w:t xml:space="preserve">3 reasons you should always run microservices apps in containers | Learn. </w:t>
          </w:r>
          <w:r w:rsidRPr="00297CDA">
            <w:t xml:space="preserve">URL https://learn.techbeacon.com/units/3-reasons-you-should-always-run-microservices-apps-containers. – Aktualisierungsdatum: 02.05.2017 – Überprüfungsdatum 22.11.2019 </w:t>
          </w:r>
        </w:p>
        <w:p w14:paraId="63B58409" w14:textId="77777777" w:rsidR="00297CDA" w:rsidRDefault="00297CDA" w:rsidP="00297CDA">
          <w:pPr>
            <w:pStyle w:val="CitaviBibliographyEntry"/>
          </w:pPr>
          <w:bookmarkStart w:id="93" w:name="_CTVL0012c83bdf0d7864498b1efec81801862b8"/>
          <w:r w:rsidRPr="00297CDA">
            <w:rPr>
              <w:smallCaps/>
            </w:rPr>
            <w:t xml:space="preserve">Kubernetes: </w:t>
          </w:r>
          <w:bookmarkEnd w:id="93"/>
          <w:r w:rsidRPr="00297CDA">
            <w:rPr>
              <w:i/>
            </w:rPr>
            <w:t xml:space="preserve">Kubernetes Deployments. </w:t>
          </w:r>
          <w:r w:rsidRPr="00297CDA">
            <w:t xml:space="preserve">URL https://kubernetes.io/docs/concepts/workloads/controllers/deployment/#creating-a-deployment – Überprüfungsdatum 25.11.2019 </w:t>
          </w:r>
        </w:p>
        <w:p w14:paraId="73CEDF04" w14:textId="77777777" w:rsidR="00297CDA" w:rsidRDefault="00297CDA" w:rsidP="00297CDA">
          <w:pPr>
            <w:pStyle w:val="CitaviBibliographyEntry"/>
          </w:pPr>
          <w:bookmarkStart w:id="94" w:name="_CTVL0015788a3dda68a459b973e9325ddf2a1c6"/>
          <w:r w:rsidRPr="00297CDA">
            <w:rPr>
              <w:smallCaps/>
              <w:lang w:val="en-US"/>
            </w:rPr>
            <w:t xml:space="preserve">Kyma: </w:t>
          </w:r>
          <w:bookmarkEnd w:id="94"/>
          <w:r w:rsidRPr="00297CDA">
            <w:rPr>
              <w:i/>
              <w:lang w:val="en-US"/>
            </w:rPr>
            <w:t xml:space="preserve">Tracing - Docs | Kyma - An easy way to extend enterprise applications on Kubernetes. </w:t>
          </w:r>
          <w:r w:rsidRPr="00297CDA">
            <w:t xml:space="preserve">URL https://kyma-project.io/docs/components/tracing#details-benefits-of-distributed-tracing – Überprüfungsdatum 07.11.2019 </w:t>
          </w:r>
        </w:p>
        <w:p w14:paraId="09C3E734" w14:textId="77777777" w:rsidR="00297CDA" w:rsidRDefault="00297CDA" w:rsidP="00297CDA">
          <w:pPr>
            <w:pStyle w:val="CitaviBibliographyEntry"/>
          </w:pPr>
          <w:bookmarkStart w:id="95" w:name="_CTVL001d8d8887b79824457b1745ca5d0c13060"/>
          <w:r w:rsidRPr="00297CDA">
            <w:rPr>
              <w:smallCaps/>
            </w:rPr>
            <w:t xml:space="preserve">Layer5: </w:t>
          </w:r>
          <w:bookmarkEnd w:id="95"/>
          <w:r w:rsidRPr="00297CDA">
            <w:rPr>
              <w:i/>
            </w:rPr>
            <w:t xml:space="preserve">Service Mesh Landscape. </w:t>
          </w:r>
          <w:r w:rsidRPr="00297CDA">
            <w:t xml:space="preserve">URL https://layer5.io/landscape/. – Aktualisierungsdatum: 28.10.2019 – Überprüfungsdatum 30.10.2019 </w:t>
          </w:r>
        </w:p>
        <w:p w14:paraId="37362BCA" w14:textId="77777777" w:rsidR="00297CDA" w:rsidRPr="00297CDA" w:rsidRDefault="00297CDA" w:rsidP="00297CDA">
          <w:pPr>
            <w:pStyle w:val="CitaviBibliographyEntry"/>
            <w:rPr>
              <w:lang w:val="en-US"/>
            </w:rPr>
          </w:pPr>
          <w:bookmarkStart w:id="96" w:name="_CTVL001d5f69c3057fe4027ba39faf6c116de3d"/>
          <w:r w:rsidRPr="00297CDA">
            <w:rPr>
              <w:smallCaps/>
              <w:lang w:val="en-US"/>
            </w:rPr>
            <w:t>McAllister</w:t>
          </w:r>
          <w:bookmarkEnd w:id="96"/>
          <w:r w:rsidRPr="00297CDA">
            <w:rPr>
              <w:lang w:val="en-US"/>
            </w:rPr>
            <w:t xml:space="preserve">, Dave: </w:t>
          </w:r>
          <w:r w:rsidRPr="00297CDA">
            <w:rPr>
              <w:i/>
              <w:lang w:val="en-US"/>
            </w:rPr>
            <w:t xml:space="preserve">GOTO 2019 • Observability, Distributed Tracing &amp; the Complex World • Dave McAllister - YouTube. </w:t>
          </w:r>
          <w:r w:rsidRPr="00297CDA">
            <w:rPr>
              <w:lang w:val="en-US"/>
            </w:rPr>
            <w:t xml:space="preserve">URL https://www.youtube.com/watch?v=2nTJSsBngao – Überprüfungsdatum 08.11.2019 </w:t>
          </w:r>
        </w:p>
        <w:p w14:paraId="0C0F34BD" w14:textId="77777777" w:rsidR="00297CDA" w:rsidRDefault="00297CDA" w:rsidP="00297CDA">
          <w:pPr>
            <w:pStyle w:val="CitaviBibliographyEntry"/>
          </w:pPr>
          <w:bookmarkStart w:id="97" w:name="_CTVL001ed4504380a874c7bafaa5d7178afa078"/>
          <w:r w:rsidRPr="00297CDA">
            <w:rPr>
              <w:smallCaps/>
              <w:lang w:val="en-US"/>
            </w:rPr>
            <w:t xml:space="preserve">Richardson, Chris of Eventuate, Inc.: </w:t>
          </w:r>
          <w:bookmarkEnd w:id="97"/>
          <w:r w:rsidRPr="00297CDA">
            <w:rPr>
              <w:i/>
              <w:lang w:val="en-US"/>
            </w:rPr>
            <w:t xml:space="preserve">Service Discovery in a Microservices Architecture - NGINX. </w:t>
          </w:r>
          <w:r w:rsidRPr="00297CDA">
            <w:t xml:space="preserve">URL https://www.nginx.com/blog/service-discovery-in-a-microservices-architecture/ – Überprüfungsdatum 31.10.2019 </w:t>
          </w:r>
        </w:p>
        <w:p w14:paraId="4DB6D0F5" w14:textId="77777777" w:rsidR="00297CDA" w:rsidRDefault="00297CDA" w:rsidP="00297CDA">
          <w:pPr>
            <w:pStyle w:val="CitaviBibliographyEntry"/>
          </w:pPr>
          <w:bookmarkStart w:id="98" w:name="_CTVL001b3a45404d2df4913b1f86f3306f1cef4"/>
          <w:r w:rsidRPr="00297CDA">
            <w:rPr>
              <w:smallCaps/>
              <w:lang w:val="en-US"/>
            </w:rPr>
            <w:t>Rotem-Gal-Oz</w:t>
          </w:r>
          <w:bookmarkEnd w:id="98"/>
          <w:r w:rsidRPr="00297CDA">
            <w:rPr>
              <w:lang w:val="en-US"/>
            </w:rPr>
            <w:t xml:space="preserve">, Arnon: </w:t>
          </w:r>
          <w:r w:rsidRPr="00297CDA">
            <w:rPr>
              <w:i/>
              <w:lang w:val="en-US"/>
            </w:rPr>
            <w:t xml:space="preserve">Fallacies of distributed computing Explained. </w:t>
          </w:r>
          <w:r w:rsidRPr="00297CDA">
            <w:t xml:space="preserve">URL http://www.rgoarchitects.com/Files/fallacies.pdf – Überprüfungsdatum 09.10.2019 </w:t>
          </w:r>
        </w:p>
        <w:p w14:paraId="1E25B8A9" w14:textId="77777777" w:rsidR="00297CDA" w:rsidRDefault="00297CDA" w:rsidP="00297CDA">
          <w:pPr>
            <w:pStyle w:val="CitaviBibliographyEntry"/>
          </w:pPr>
          <w:bookmarkStart w:id="99" w:name="_CTVL0013eb7431710444271a9c686863a2ce73b"/>
          <w:r w:rsidRPr="00297CDA">
            <w:rPr>
              <w:smallCaps/>
            </w:rPr>
            <w:t>Sanabria</w:t>
          </w:r>
          <w:bookmarkEnd w:id="99"/>
          <w:r w:rsidRPr="00297CDA">
            <w:t xml:space="preserve">, Christian: </w:t>
          </w:r>
          <w:r w:rsidRPr="00297CDA">
            <w:rPr>
              <w:i/>
            </w:rPr>
            <w:t xml:space="preserve">Mit der richtigen API Management Architektur in die Cloud › ipt. </w:t>
          </w:r>
          <w:r w:rsidRPr="00297CDA">
            <w:t xml:space="preserve">URL https://ipt.ch/mit-der-richtigen-api-management-architektur-in-die-cloud/. – Aktualisierungsdatum: 24.10.2019 – Überprüfungsdatum 24.10.2019 </w:t>
          </w:r>
        </w:p>
        <w:p w14:paraId="70C564C3" w14:textId="77777777" w:rsidR="00297CDA" w:rsidRDefault="00297CDA" w:rsidP="00297CDA">
          <w:pPr>
            <w:pStyle w:val="CitaviBibliographyEntry"/>
          </w:pPr>
          <w:bookmarkStart w:id="100" w:name="_CTVL001bb59862cc9c345beb39762dea561d37c"/>
          <w:r w:rsidRPr="00297CDA">
            <w:rPr>
              <w:smallCaps/>
              <w:lang w:val="en-US"/>
            </w:rPr>
            <w:t>Storozhuk</w:t>
          </w:r>
          <w:bookmarkEnd w:id="100"/>
          <w:r w:rsidRPr="00297CDA">
            <w:rPr>
              <w:lang w:val="en-US"/>
            </w:rPr>
            <w:t xml:space="preserve">, Bogdan: </w:t>
          </w:r>
          <w:r w:rsidRPr="00297CDA">
            <w:rPr>
              <w:i/>
              <w:lang w:val="en-US"/>
            </w:rPr>
            <w:t xml:space="preserve">Rate Limiter Internals in Resilience4j. </w:t>
          </w:r>
          <w:r w:rsidRPr="00297CDA">
            <w:t xml:space="preserve">URL https://medium.com/@storozhuk.b.m/rate-limiter-internals-in-resilience4j-48776e433b90#7585 – Überprüfungsdatum 21.10.2019 </w:t>
          </w:r>
        </w:p>
        <w:p w14:paraId="0EB58B83" w14:textId="77777777" w:rsidR="00297CDA" w:rsidRDefault="00297CDA" w:rsidP="00297CDA">
          <w:pPr>
            <w:pStyle w:val="CitaviBibliographyEntry"/>
          </w:pPr>
          <w:bookmarkStart w:id="101" w:name="_CTVL00142c9e052f8e1428e885f82cfd186e9a7"/>
          <w:r w:rsidRPr="00297CDA">
            <w:rPr>
              <w:smallCaps/>
              <w:lang w:val="en-US"/>
            </w:rPr>
            <w:t>Tanenbaum</w:t>
          </w:r>
          <w:bookmarkEnd w:id="101"/>
          <w:r w:rsidRPr="00297CDA">
            <w:rPr>
              <w:lang w:val="en-US"/>
            </w:rPr>
            <w:t xml:space="preserve">, Andrew S.; Maarten Van Steen (Mitarb.): </w:t>
          </w:r>
          <w:r w:rsidRPr="00297CDA">
            <w:rPr>
              <w:i/>
              <w:lang w:val="en-US"/>
            </w:rPr>
            <w:t xml:space="preserve">Distributed Systems Principles and Paradigms. </w:t>
          </w:r>
          <w:r w:rsidRPr="00297CDA">
            <w:t xml:space="preserve">Zweite Auflage : Pearson Education, 2006 </w:t>
          </w:r>
        </w:p>
        <w:p w14:paraId="63E8A4F7" w14:textId="77777777" w:rsidR="00297CDA" w:rsidRDefault="00297CDA" w:rsidP="00297CDA">
          <w:pPr>
            <w:pStyle w:val="CitaviBibliographyEntry"/>
          </w:pPr>
          <w:bookmarkStart w:id="102" w:name="_CTVL0015d945deaea214909bb608097149e99b2"/>
          <w:r w:rsidRPr="00297CDA">
            <w:rPr>
              <w:smallCaps/>
            </w:rPr>
            <w:lastRenderedPageBreak/>
            <w:t>Ushio</w:t>
          </w:r>
          <w:bookmarkEnd w:id="102"/>
          <w:r w:rsidRPr="00297CDA">
            <w:t xml:space="preserve">, Tsuyoshi: </w:t>
          </w:r>
          <w:r w:rsidRPr="00297CDA">
            <w:rPr>
              <w:i/>
            </w:rPr>
            <w:t xml:space="preserve">Kubernetes in three diagrams. </w:t>
          </w:r>
          <w:r w:rsidRPr="00297CDA">
            <w:t xml:space="preserve">URL https://medium.com/@tsuyoshiushio/kubernetes-in-three-diagrams-6aba8432541c. – Aktualisierungsdatum: 02.05.2018 – Überprüfungsdatum 22.11.2019 </w:t>
          </w:r>
        </w:p>
        <w:p w14:paraId="6A56E0F8" w14:textId="6786B203" w:rsidR="005E2B7B" w:rsidRDefault="00297CDA" w:rsidP="00297CDA">
          <w:pPr>
            <w:pStyle w:val="CitaviBibliographyEntry"/>
          </w:pPr>
          <w:bookmarkStart w:id="103" w:name="_CTVL001c8f0e146965e4825bf7a7797aad5544b"/>
          <w:r w:rsidRPr="00297CDA">
            <w:rPr>
              <w:smallCaps/>
              <w:lang w:val="en-US"/>
            </w:rPr>
            <w:t>Vogels</w:t>
          </w:r>
          <w:bookmarkEnd w:id="103"/>
          <w:r w:rsidRPr="00297CDA">
            <w:rPr>
              <w:lang w:val="en-US"/>
            </w:rPr>
            <w:t xml:space="preserve">, Werner: </w:t>
          </w:r>
          <w:r w:rsidRPr="00297CDA">
            <w:rPr>
              <w:i/>
              <w:lang w:val="en-US"/>
            </w:rPr>
            <w:t xml:space="preserve">A Conversation with Werner Vogels - ACM Queue. </w:t>
          </w:r>
          <w:r w:rsidRPr="00297CDA">
            <w:t xml:space="preserve">URL https://queue.acm.org/detail.cfm?id=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18BF88" w14:textId="77777777" w:rsidR="00FB1FF7" w:rsidRDefault="00FB1FF7">
      <w:pPr>
        <w:spacing w:before="0" w:line="240" w:lineRule="auto"/>
      </w:pPr>
      <w:r>
        <w:separator/>
      </w:r>
    </w:p>
  </w:endnote>
  <w:endnote w:type="continuationSeparator" w:id="0">
    <w:p w14:paraId="7BEBB91C" w14:textId="77777777" w:rsidR="00FB1FF7" w:rsidRDefault="00FB1FF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4FB0DA" w14:textId="77777777" w:rsidR="00FB1FF7" w:rsidRDefault="00FB1FF7">
      <w:pPr>
        <w:spacing w:before="0" w:line="240" w:lineRule="auto"/>
      </w:pPr>
      <w:r>
        <w:separator/>
      </w:r>
    </w:p>
  </w:footnote>
  <w:footnote w:type="continuationSeparator" w:id="0">
    <w:p w14:paraId="3FA67C2E" w14:textId="77777777" w:rsidR="00FB1FF7" w:rsidRDefault="00FB1FF7">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565B8B" w:rsidRPr="00545FED" w:rsidRDefault="00565B8B">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041BB4" w:rsidRPr="00041BB4">
      <w:rPr>
        <w:b/>
        <w:bCs/>
        <w:noProof/>
      </w:rPr>
      <w:instrText>0</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041BB4" w:rsidRPr="00041BB4">
      <w:rPr>
        <w:b/>
        <w:bCs/>
        <w:noProof/>
      </w:rPr>
      <w:instrText>4</w:instrText>
    </w:r>
    <w:r>
      <w:rPr>
        <w:noProof/>
      </w:rPr>
      <w:fldChar w:fldCharType="end"/>
    </w:r>
    <w:r w:rsidRPr="00545FED">
      <w:instrText xml:space="preserve"> " " \* MERGEFORMAT </w:instrText>
    </w:r>
    <w:r>
      <w:fldChar w:fldCharType="separate"/>
    </w:r>
    <w:r w:rsidR="00041BB4" w:rsidRPr="00041BB4">
      <w:rPr>
        <w:noProof/>
      </w:rPr>
      <w:instrText>4</w:instrText>
    </w:r>
    <w:r w:rsidR="00041BB4" w:rsidRPr="00545FED">
      <w:instrText xml:space="preserve"> </w:instrText>
    </w:r>
    <w:r>
      <w:fldChar w:fldCharType="end"/>
    </w:r>
    <w:r w:rsidRPr="00545FED">
      <w:instrText xml:space="preserve"> \* MERGEFORMAT </w:instrText>
    </w:r>
    <w:r>
      <w:fldChar w:fldCharType="end"/>
    </w:r>
    <w:r>
      <w:rPr>
        <w:noProof/>
      </w:rPr>
      <w:fldChar w:fldCharType="begin"/>
    </w:r>
    <w:r w:rsidRPr="00545FED">
      <w:rPr>
        <w:noProof/>
      </w:rPr>
      <w:instrText xml:space="preserve"> STYLEREF "Überschrift 1" \* MERGEFORMAT </w:instrText>
    </w:r>
    <w:r>
      <w:rPr>
        <w:noProof/>
      </w:rPr>
      <w:fldChar w:fldCharType="separate"/>
    </w:r>
    <w:r w:rsidR="00041BB4">
      <w:rPr>
        <w:noProof/>
      </w:rPr>
      <w:t>Kurzfassung</w:t>
    </w:r>
    <w:r>
      <w:rPr>
        <w:noProof/>
      </w:rPr>
      <w:fldChar w:fldCharType="end"/>
    </w:r>
    <w:r w:rsidRPr="00545FED">
      <w:tab/>
    </w:r>
    <w:r>
      <w:fldChar w:fldCharType="begin"/>
    </w:r>
    <w:r w:rsidRPr="00545FED">
      <w:instrText xml:space="preserve"> PAGE  \* MERGEFORMAT </w:instrText>
    </w:r>
    <w:r>
      <w:fldChar w:fldCharType="separate"/>
    </w:r>
    <w:r w:rsidR="00041BB4">
      <w:rPr>
        <w:noProof/>
      </w:rPr>
      <w:t>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565B8B" w:rsidRDefault="00565B8B">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14"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565B8B" w:rsidRDefault="00565B8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7D00D800"/>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1BB4"/>
    <w:rsid w:val="000465DB"/>
    <w:rsid w:val="000469DF"/>
    <w:rsid w:val="000512D5"/>
    <w:rsid w:val="00051598"/>
    <w:rsid w:val="00057BDD"/>
    <w:rsid w:val="0006211D"/>
    <w:rsid w:val="000635BD"/>
    <w:rsid w:val="000658C4"/>
    <w:rsid w:val="0006719A"/>
    <w:rsid w:val="0006731C"/>
    <w:rsid w:val="00072B63"/>
    <w:rsid w:val="00077747"/>
    <w:rsid w:val="00080B9A"/>
    <w:rsid w:val="00083C44"/>
    <w:rsid w:val="00092FF7"/>
    <w:rsid w:val="00097B2B"/>
    <w:rsid w:val="000A12DB"/>
    <w:rsid w:val="000A314E"/>
    <w:rsid w:val="000A3968"/>
    <w:rsid w:val="000B2E8F"/>
    <w:rsid w:val="000C0BDA"/>
    <w:rsid w:val="000C1342"/>
    <w:rsid w:val="000C7862"/>
    <w:rsid w:val="000D04EB"/>
    <w:rsid w:val="000E07AA"/>
    <w:rsid w:val="000F0471"/>
    <w:rsid w:val="000F3185"/>
    <w:rsid w:val="00111AC6"/>
    <w:rsid w:val="00113408"/>
    <w:rsid w:val="0013170F"/>
    <w:rsid w:val="00131C08"/>
    <w:rsid w:val="0013230E"/>
    <w:rsid w:val="00132456"/>
    <w:rsid w:val="00133BD5"/>
    <w:rsid w:val="00134BAB"/>
    <w:rsid w:val="00141DEC"/>
    <w:rsid w:val="00142F60"/>
    <w:rsid w:val="00146886"/>
    <w:rsid w:val="00152273"/>
    <w:rsid w:val="0015271C"/>
    <w:rsid w:val="0015733A"/>
    <w:rsid w:val="00160006"/>
    <w:rsid w:val="001600C1"/>
    <w:rsid w:val="001633CA"/>
    <w:rsid w:val="00163CC2"/>
    <w:rsid w:val="00165010"/>
    <w:rsid w:val="00165847"/>
    <w:rsid w:val="0018298B"/>
    <w:rsid w:val="001839E9"/>
    <w:rsid w:val="0018407D"/>
    <w:rsid w:val="00186ED0"/>
    <w:rsid w:val="00194435"/>
    <w:rsid w:val="0019585B"/>
    <w:rsid w:val="00197573"/>
    <w:rsid w:val="001A3D21"/>
    <w:rsid w:val="001B0E62"/>
    <w:rsid w:val="001B2B5F"/>
    <w:rsid w:val="001B6F05"/>
    <w:rsid w:val="001C199B"/>
    <w:rsid w:val="001C60B5"/>
    <w:rsid w:val="001C7C16"/>
    <w:rsid w:val="001D3707"/>
    <w:rsid w:val="001D5BEC"/>
    <w:rsid w:val="001E0214"/>
    <w:rsid w:val="001F00DF"/>
    <w:rsid w:val="001F519E"/>
    <w:rsid w:val="001F6331"/>
    <w:rsid w:val="001F7155"/>
    <w:rsid w:val="00213E40"/>
    <w:rsid w:val="00215608"/>
    <w:rsid w:val="00220533"/>
    <w:rsid w:val="002340A0"/>
    <w:rsid w:val="00234399"/>
    <w:rsid w:val="0023515B"/>
    <w:rsid w:val="0023723E"/>
    <w:rsid w:val="00241879"/>
    <w:rsid w:val="002426E1"/>
    <w:rsid w:val="0024546D"/>
    <w:rsid w:val="00246DA0"/>
    <w:rsid w:val="00252E19"/>
    <w:rsid w:val="002577CC"/>
    <w:rsid w:val="0027565A"/>
    <w:rsid w:val="0028221E"/>
    <w:rsid w:val="00284FA6"/>
    <w:rsid w:val="0029592F"/>
    <w:rsid w:val="00297CDA"/>
    <w:rsid w:val="002A2CE2"/>
    <w:rsid w:val="002A46D7"/>
    <w:rsid w:val="002B1A76"/>
    <w:rsid w:val="002B3725"/>
    <w:rsid w:val="002B71E4"/>
    <w:rsid w:val="002D1173"/>
    <w:rsid w:val="002D1EC4"/>
    <w:rsid w:val="002D5E35"/>
    <w:rsid w:val="002D6318"/>
    <w:rsid w:val="002E0A79"/>
    <w:rsid w:val="002E4C44"/>
    <w:rsid w:val="002E5B05"/>
    <w:rsid w:val="002F056A"/>
    <w:rsid w:val="002F0BFB"/>
    <w:rsid w:val="002F3F6A"/>
    <w:rsid w:val="002F5985"/>
    <w:rsid w:val="0030310B"/>
    <w:rsid w:val="0030678D"/>
    <w:rsid w:val="00306DDD"/>
    <w:rsid w:val="003118A5"/>
    <w:rsid w:val="00322327"/>
    <w:rsid w:val="00323B99"/>
    <w:rsid w:val="00331F45"/>
    <w:rsid w:val="00334FDF"/>
    <w:rsid w:val="00340216"/>
    <w:rsid w:val="00342850"/>
    <w:rsid w:val="003476CC"/>
    <w:rsid w:val="00360DEA"/>
    <w:rsid w:val="003660A3"/>
    <w:rsid w:val="003736AE"/>
    <w:rsid w:val="00374981"/>
    <w:rsid w:val="00376DCD"/>
    <w:rsid w:val="0038494E"/>
    <w:rsid w:val="0038680B"/>
    <w:rsid w:val="00393B4D"/>
    <w:rsid w:val="003A6A24"/>
    <w:rsid w:val="003C2835"/>
    <w:rsid w:val="003E1270"/>
    <w:rsid w:val="003E63AD"/>
    <w:rsid w:val="003F6368"/>
    <w:rsid w:val="003F71C5"/>
    <w:rsid w:val="003F7B4C"/>
    <w:rsid w:val="00401AA0"/>
    <w:rsid w:val="0041235F"/>
    <w:rsid w:val="004129C2"/>
    <w:rsid w:val="004153F7"/>
    <w:rsid w:val="0041554C"/>
    <w:rsid w:val="0041631F"/>
    <w:rsid w:val="004217BF"/>
    <w:rsid w:val="00421DCE"/>
    <w:rsid w:val="00425C98"/>
    <w:rsid w:val="004278ED"/>
    <w:rsid w:val="00440D21"/>
    <w:rsid w:val="00441B89"/>
    <w:rsid w:val="004474B3"/>
    <w:rsid w:val="0044776E"/>
    <w:rsid w:val="00450F86"/>
    <w:rsid w:val="0045208D"/>
    <w:rsid w:val="00452CCD"/>
    <w:rsid w:val="00457033"/>
    <w:rsid w:val="004571CE"/>
    <w:rsid w:val="00462C0E"/>
    <w:rsid w:val="00462CDB"/>
    <w:rsid w:val="004663DF"/>
    <w:rsid w:val="0047704C"/>
    <w:rsid w:val="00484865"/>
    <w:rsid w:val="00485B52"/>
    <w:rsid w:val="00485F4F"/>
    <w:rsid w:val="004944B8"/>
    <w:rsid w:val="00494843"/>
    <w:rsid w:val="00495C76"/>
    <w:rsid w:val="004B54D1"/>
    <w:rsid w:val="004C0010"/>
    <w:rsid w:val="004C0327"/>
    <w:rsid w:val="004C1735"/>
    <w:rsid w:val="004C1B2D"/>
    <w:rsid w:val="004C4077"/>
    <w:rsid w:val="004C50A0"/>
    <w:rsid w:val="004D36E4"/>
    <w:rsid w:val="004E524D"/>
    <w:rsid w:val="004F3257"/>
    <w:rsid w:val="004F4EC2"/>
    <w:rsid w:val="004F540B"/>
    <w:rsid w:val="004F697F"/>
    <w:rsid w:val="004F78B8"/>
    <w:rsid w:val="0050686D"/>
    <w:rsid w:val="00522373"/>
    <w:rsid w:val="0052380A"/>
    <w:rsid w:val="00542F15"/>
    <w:rsid w:val="0054495E"/>
    <w:rsid w:val="00545FED"/>
    <w:rsid w:val="0055276A"/>
    <w:rsid w:val="00563149"/>
    <w:rsid w:val="00565B8B"/>
    <w:rsid w:val="0056660E"/>
    <w:rsid w:val="005668BD"/>
    <w:rsid w:val="005725DD"/>
    <w:rsid w:val="005755BF"/>
    <w:rsid w:val="0057777F"/>
    <w:rsid w:val="00583AA1"/>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608E"/>
    <w:rsid w:val="006311A9"/>
    <w:rsid w:val="0063158D"/>
    <w:rsid w:val="00632B46"/>
    <w:rsid w:val="00632C92"/>
    <w:rsid w:val="00640ADD"/>
    <w:rsid w:val="006427AA"/>
    <w:rsid w:val="006430F4"/>
    <w:rsid w:val="006458C9"/>
    <w:rsid w:val="00650663"/>
    <w:rsid w:val="00666E81"/>
    <w:rsid w:val="00667296"/>
    <w:rsid w:val="0066763B"/>
    <w:rsid w:val="00670A77"/>
    <w:rsid w:val="00674982"/>
    <w:rsid w:val="006755A3"/>
    <w:rsid w:val="00681628"/>
    <w:rsid w:val="00684C1B"/>
    <w:rsid w:val="00686316"/>
    <w:rsid w:val="00687C7F"/>
    <w:rsid w:val="006905DD"/>
    <w:rsid w:val="006915F8"/>
    <w:rsid w:val="006A4207"/>
    <w:rsid w:val="006A5582"/>
    <w:rsid w:val="006A6BA9"/>
    <w:rsid w:val="006B5395"/>
    <w:rsid w:val="006C4AD8"/>
    <w:rsid w:val="006D45A1"/>
    <w:rsid w:val="006E25E1"/>
    <w:rsid w:val="006E2851"/>
    <w:rsid w:val="006E587B"/>
    <w:rsid w:val="006E7126"/>
    <w:rsid w:val="006E725C"/>
    <w:rsid w:val="006F1D45"/>
    <w:rsid w:val="006F1E10"/>
    <w:rsid w:val="006F2C4B"/>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7337C"/>
    <w:rsid w:val="007757F6"/>
    <w:rsid w:val="007806F4"/>
    <w:rsid w:val="00781DBF"/>
    <w:rsid w:val="00786254"/>
    <w:rsid w:val="007863B5"/>
    <w:rsid w:val="00791BEA"/>
    <w:rsid w:val="00795E24"/>
    <w:rsid w:val="007A01F0"/>
    <w:rsid w:val="007A060E"/>
    <w:rsid w:val="007A3816"/>
    <w:rsid w:val="007B07D2"/>
    <w:rsid w:val="007B188A"/>
    <w:rsid w:val="007D3976"/>
    <w:rsid w:val="007E2F10"/>
    <w:rsid w:val="007E74D6"/>
    <w:rsid w:val="0080068C"/>
    <w:rsid w:val="00801721"/>
    <w:rsid w:val="00805892"/>
    <w:rsid w:val="00807624"/>
    <w:rsid w:val="00810D2D"/>
    <w:rsid w:val="00817A27"/>
    <w:rsid w:val="00826F66"/>
    <w:rsid w:val="008326BB"/>
    <w:rsid w:val="00834C87"/>
    <w:rsid w:val="00835F70"/>
    <w:rsid w:val="0084093D"/>
    <w:rsid w:val="00842779"/>
    <w:rsid w:val="00842C19"/>
    <w:rsid w:val="008434B3"/>
    <w:rsid w:val="0084790F"/>
    <w:rsid w:val="008517AE"/>
    <w:rsid w:val="0086035B"/>
    <w:rsid w:val="008614DC"/>
    <w:rsid w:val="00862679"/>
    <w:rsid w:val="00862DDF"/>
    <w:rsid w:val="00875F4C"/>
    <w:rsid w:val="008909E1"/>
    <w:rsid w:val="008A09B8"/>
    <w:rsid w:val="008A41BE"/>
    <w:rsid w:val="008B5274"/>
    <w:rsid w:val="008B5441"/>
    <w:rsid w:val="008B6EB8"/>
    <w:rsid w:val="008C44B0"/>
    <w:rsid w:val="008C59A7"/>
    <w:rsid w:val="008C5CD2"/>
    <w:rsid w:val="008D5190"/>
    <w:rsid w:val="008D5E07"/>
    <w:rsid w:val="008D75AE"/>
    <w:rsid w:val="008E239F"/>
    <w:rsid w:val="008E41FB"/>
    <w:rsid w:val="008E6CDA"/>
    <w:rsid w:val="008F3429"/>
    <w:rsid w:val="008F39D5"/>
    <w:rsid w:val="008F51F0"/>
    <w:rsid w:val="008F67D9"/>
    <w:rsid w:val="0090385F"/>
    <w:rsid w:val="0090593F"/>
    <w:rsid w:val="00905ACE"/>
    <w:rsid w:val="0091209A"/>
    <w:rsid w:val="00914394"/>
    <w:rsid w:val="00925D27"/>
    <w:rsid w:val="009311E3"/>
    <w:rsid w:val="00931DF8"/>
    <w:rsid w:val="0093348F"/>
    <w:rsid w:val="00934755"/>
    <w:rsid w:val="009426A1"/>
    <w:rsid w:val="009526B3"/>
    <w:rsid w:val="00953B9E"/>
    <w:rsid w:val="0096117D"/>
    <w:rsid w:val="00966487"/>
    <w:rsid w:val="00966656"/>
    <w:rsid w:val="009673F2"/>
    <w:rsid w:val="00971C6D"/>
    <w:rsid w:val="00976167"/>
    <w:rsid w:val="00981D57"/>
    <w:rsid w:val="00986FF3"/>
    <w:rsid w:val="009901EF"/>
    <w:rsid w:val="00994B2B"/>
    <w:rsid w:val="0099786E"/>
    <w:rsid w:val="009A45A1"/>
    <w:rsid w:val="009B1796"/>
    <w:rsid w:val="009B541E"/>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6D5D"/>
    <w:rsid w:val="00A60E85"/>
    <w:rsid w:val="00A63BBC"/>
    <w:rsid w:val="00A64822"/>
    <w:rsid w:val="00A64B16"/>
    <w:rsid w:val="00A7203E"/>
    <w:rsid w:val="00A72970"/>
    <w:rsid w:val="00A77891"/>
    <w:rsid w:val="00A844A3"/>
    <w:rsid w:val="00A845E2"/>
    <w:rsid w:val="00A91CEE"/>
    <w:rsid w:val="00A94DC1"/>
    <w:rsid w:val="00A9545D"/>
    <w:rsid w:val="00A9601B"/>
    <w:rsid w:val="00A97576"/>
    <w:rsid w:val="00AA6F54"/>
    <w:rsid w:val="00AB03F8"/>
    <w:rsid w:val="00AC05AB"/>
    <w:rsid w:val="00AC4074"/>
    <w:rsid w:val="00AC53F3"/>
    <w:rsid w:val="00AD5FEB"/>
    <w:rsid w:val="00AE0B52"/>
    <w:rsid w:val="00AE251B"/>
    <w:rsid w:val="00AE49EE"/>
    <w:rsid w:val="00AE514A"/>
    <w:rsid w:val="00AF5847"/>
    <w:rsid w:val="00B01D2B"/>
    <w:rsid w:val="00B022F8"/>
    <w:rsid w:val="00B1650D"/>
    <w:rsid w:val="00B17EC8"/>
    <w:rsid w:val="00B22DC9"/>
    <w:rsid w:val="00B31B27"/>
    <w:rsid w:val="00B33946"/>
    <w:rsid w:val="00B370EF"/>
    <w:rsid w:val="00B410F6"/>
    <w:rsid w:val="00B42F90"/>
    <w:rsid w:val="00B44E76"/>
    <w:rsid w:val="00B60F4D"/>
    <w:rsid w:val="00B63259"/>
    <w:rsid w:val="00B640B2"/>
    <w:rsid w:val="00B7674E"/>
    <w:rsid w:val="00B76CAD"/>
    <w:rsid w:val="00B81250"/>
    <w:rsid w:val="00B9168A"/>
    <w:rsid w:val="00BA1564"/>
    <w:rsid w:val="00BA2286"/>
    <w:rsid w:val="00BA7051"/>
    <w:rsid w:val="00BA7590"/>
    <w:rsid w:val="00BB266A"/>
    <w:rsid w:val="00BB467B"/>
    <w:rsid w:val="00BB5D10"/>
    <w:rsid w:val="00BB62E3"/>
    <w:rsid w:val="00BB7D3F"/>
    <w:rsid w:val="00BC325E"/>
    <w:rsid w:val="00BC526F"/>
    <w:rsid w:val="00BD0C47"/>
    <w:rsid w:val="00BD0DA0"/>
    <w:rsid w:val="00BD142B"/>
    <w:rsid w:val="00BD18BA"/>
    <w:rsid w:val="00BD6CB6"/>
    <w:rsid w:val="00BE30FF"/>
    <w:rsid w:val="00BE44F8"/>
    <w:rsid w:val="00BE56A6"/>
    <w:rsid w:val="00BF0354"/>
    <w:rsid w:val="00BF098B"/>
    <w:rsid w:val="00BF0CEC"/>
    <w:rsid w:val="00BF4A32"/>
    <w:rsid w:val="00BF7EB9"/>
    <w:rsid w:val="00C02668"/>
    <w:rsid w:val="00C04361"/>
    <w:rsid w:val="00C075D6"/>
    <w:rsid w:val="00C118B0"/>
    <w:rsid w:val="00C24308"/>
    <w:rsid w:val="00C24E59"/>
    <w:rsid w:val="00C250C8"/>
    <w:rsid w:val="00C2544C"/>
    <w:rsid w:val="00C25633"/>
    <w:rsid w:val="00C33C99"/>
    <w:rsid w:val="00C3443E"/>
    <w:rsid w:val="00C379D8"/>
    <w:rsid w:val="00C44B70"/>
    <w:rsid w:val="00C455E2"/>
    <w:rsid w:val="00C6601C"/>
    <w:rsid w:val="00C67B55"/>
    <w:rsid w:val="00C7497D"/>
    <w:rsid w:val="00C77B05"/>
    <w:rsid w:val="00C806CB"/>
    <w:rsid w:val="00C81BB2"/>
    <w:rsid w:val="00C8563A"/>
    <w:rsid w:val="00C93BB8"/>
    <w:rsid w:val="00C9698A"/>
    <w:rsid w:val="00CA00E5"/>
    <w:rsid w:val="00CB0C04"/>
    <w:rsid w:val="00CB1F00"/>
    <w:rsid w:val="00CB3984"/>
    <w:rsid w:val="00CB4318"/>
    <w:rsid w:val="00CC4138"/>
    <w:rsid w:val="00CD0986"/>
    <w:rsid w:val="00CD23C7"/>
    <w:rsid w:val="00CD36EF"/>
    <w:rsid w:val="00CD3BF0"/>
    <w:rsid w:val="00CE4ADB"/>
    <w:rsid w:val="00CE519D"/>
    <w:rsid w:val="00CE73C2"/>
    <w:rsid w:val="00CF053C"/>
    <w:rsid w:val="00CF0A63"/>
    <w:rsid w:val="00CF34B6"/>
    <w:rsid w:val="00CF5670"/>
    <w:rsid w:val="00D043CB"/>
    <w:rsid w:val="00D166C1"/>
    <w:rsid w:val="00D170D8"/>
    <w:rsid w:val="00D22B21"/>
    <w:rsid w:val="00D26580"/>
    <w:rsid w:val="00D3481C"/>
    <w:rsid w:val="00D35D1B"/>
    <w:rsid w:val="00D36092"/>
    <w:rsid w:val="00D405AB"/>
    <w:rsid w:val="00D459F6"/>
    <w:rsid w:val="00D46569"/>
    <w:rsid w:val="00D5072B"/>
    <w:rsid w:val="00D5231B"/>
    <w:rsid w:val="00D53402"/>
    <w:rsid w:val="00D538BC"/>
    <w:rsid w:val="00D547FE"/>
    <w:rsid w:val="00D579F3"/>
    <w:rsid w:val="00D62DC2"/>
    <w:rsid w:val="00D72A16"/>
    <w:rsid w:val="00D7398B"/>
    <w:rsid w:val="00D74A0F"/>
    <w:rsid w:val="00D770B5"/>
    <w:rsid w:val="00D828AD"/>
    <w:rsid w:val="00D86AFA"/>
    <w:rsid w:val="00D91C37"/>
    <w:rsid w:val="00D9367E"/>
    <w:rsid w:val="00D97615"/>
    <w:rsid w:val="00DA2123"/>
    <w:rsid w:val="00DA2BEC"/>
    <w:rsid w:val="00DA3889"/>
    <w:rsid w:val="00DA7869"/>
    <w:rsid w:val="00DB126C"/>
    <w:rsid w:val="00DB488D"/>
    <w:rsid w:val="00DB63D8"/>
    <w:rsid w:val="00DC2689"/>
    <w:rsid w:val="00DD2BDB"/>
    <w:rsid w:val="00DD51E2"/>
    <w:rsid w:val="00DD5BE6"/>
    <w:rsid w:val="00DE0888"/>
    <w:rsid w:val="00DE42AB"/>
    <w:rsid w:val="00DF16AE"/>
    <w:rsid w:val="00DF53B9"/>
    <w:rsid w:val="00DF60BC"/>
    <w:rsid w:val="00DF744E"/>
    <w:rsid w:val="00E012B1"/>
    <w:rsid w:val="00E016C0"/>
    <w:rsid w:val="00E018DA"/>
    <w:rsid w:val="00E03CE8"/>
    <w:rsid w:val="00E03D58"/>
    <w:rsid w:val="00E06E80"/>
    <w:rsid w:val="00E10A3B"/>
    <w:rsid w:val="00E11F01"/>
    <w:rsid w:val="00E21722"/>
    <w:rsid w:val="00E32209"/>
    <w:rsid w:val="00E34854"/>
    <w:rsid w:val="00E3797E"/>
    <w:rsid w:val="00E63C95"/>
    <w:rsid w:val="00E74030"/>
    <w:rsid w:val="00E7518D"/>
    <w:rsid w:val="00E7605D"/>
    <w:rsid w:val="00E81199"/>
    <w:rsid w:val="00E86B54"/>
    <w:rsid w:val="00E86EF5"/>
    <w:rsid w:val="00E94537"/>
    <w:rsid w:val="00E94D43"/>
    <w:rsid w:val="00E96493"/>
    <w:rsid w:val="00E96E4B"/>
    <w:rsid w:val="00E9769C"/>
    <w:rsid w:val="00EC4CA5"/>
    <w:rsid w:val="00EC4EDF"/>
    <w:rsid w:val="00ED05FB"/>
    <w:rsid w:val="00ED09FF"/>
    <w:rsid w:val="00ED554B"/>
    <w:rsid w:val="00EE2084"/>
    <w:rsid w:val="00EE21B7"/>
    <w:rsid w:val="00F014F5"/>
    <w:rsid w:val="00F13553"/>
    <w:rsid w:val="00F16DA5"/>
    <w:rsid w:val="00F26059"/>
    <w:rsid w:val="00F27AB1"/>
    <w:rsid w:val="00F40167"/>
    <w:rsid w:val="00F43020"/>
    <w:rsid w:val="00F43D42"/>
    <w:rsid w:val="00F4688C"/>
    <w:rsid w:val="00F46BA3"/>
    <w:rsid w:val="00F63843"/>
    <w:rsid w:val="00F6699E"/>
    <w:rsid w:val="00F724A9"/>
    <w:rsid w:val="00F7355E"/>
    <w:rsid w:val="00F74078"/>
    <w:rsid w:val="00F75671"/>
    <w:rsid w:val="00F75EFD"/>
    <w:rsid w:val="00F81BAC"/>
    <w:rsid w:val="00F84281"/>
    <w:rsid w:val="00F91D97"/>
    <w:rsid w:val="00F957E1"/>
    <w:rsid w:val="00F967AD"/>
    <w:rsid w:val="00F96F13"/>
    <w:rsid w:val="00FA1D33"/>
    <w:rsid w:val="00FA78AA"/>
    <w:rsid w:val="00FA7DD2"/>
    <w:rsid w:val="00FB1FF7"/>
    <w:rsid w:val="00FB4987"/>
    <w:rsid w:val="00FB75B5"/>
    <w:rsid w:val="00FC0804"/>
    <w:rsid w:val="00FC4937"/>
    <w:rsid w:val="00FC4BF7"/>
    <w:rsid w:val="00FC5FBC"/>
    <w:rsid w:val="00FC7439"/>
    <w:rsid w:val="00FD0716"/>
    <w:rsid w:val="00FD09A1"/>
    <w:rsid w:val="00FD2F30"/>
    <w:rsid w:val="00FD449E"/>
    <w:rsid w:val="00FE2AEB"/>
    <w:rsid w:val="00FE5CA3"/>
    <w:rsid w:val="00FE65A7"/>
    <w:rsid w:val="00FF0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linchpiner.github.io/k8s-multi-container-pods.html" TargetMode="External"/><Relationship Id="rId18" Type="http://schemas.openxmlformats.org/officeDocument/2006/relationships/hyperlink" Target="https://youtu.be/YO6Sg4yaqC0?t=185" TargetMode="External"/><Relationship Id="rId26" Type="http://schemas.openxmlformats.org/officeDocument/2006/relationships/image" Target="media/image10.PNG"/><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s://medium.com/@adhorn/patterns-for-resilient-architecture-part-4-85afa66d6341" TargetMode="Externa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image" Target="media/image9.jpeg"/><Relationship Id="rId33" Type="http://schemas.openxmlformats.org/officeDocument/2006/relationships/hyperlink" Target="https://medium.com/@adhorn/patterns-for-resilient-architecture-part-3-16e8601c488e"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7.jpg"/><Relationship Id="rId29" Type="http://schemas.openxmlformats.org/officeDocument/2006/relationships/hyperlink" Target="https://github.com/helm/helm/issues/689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hyperlink" Target="https://developers.google.com/analytics/devguides/config/mgmt/v3/limits-quotas" TargetMode="External"/><Relationship Id="rId32" Type="http://schemas.openxmlformats.org/officeDocument/2006/relationships/hyperlink" Target="https://medium.com/@adhorn/patterns-for-resilient-architecture-part-2-9b51a7e2f10f"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eveloper.twitter.com/en/docs/basics/rate-limiting" TargetMode="External"/><Relationship Id="rId28" Type="http://schemas.openxmlformats.org/officeDocument/2006/relationships/hyperlink" Target="https://www.youtube.com/watch?v=cWfACBIp0a8" TargetMode="External"/><Relationship Id="rId36" Type="http://schemas.openxmlformats.org/officeDocument/2006/relationships/header" Target="header2.xml"/><Relationship Id="rId10" Type="http://schemas.openxmlformats.org/officeDocument/2006/relationships/hyperlink" Target="https://codingthesmartway.com/wp-content/uploads/2019/02/010-1024x500.png" TargetMode="External"/><Relationship Id="rId19" Type="http://schemas.openxmlformats.org/officeDocument/2006/relationships/hyperlink" Target="https://blog.christianposta.com/microservices/api-gateways-are-going-through-an-identity-crisis/" TargetMode="External"/><Relationship Id="rId31" Type="http://schemas.openxmlformats.org/officeDocument/2006/relationships/hyperlink" Target="https://medium.com/@adhorn/patterns-for-resilient-architecture-part-1-d3b60cd8d2b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hyperlink" Target="https://developers.facebook.com/docs/graph-api/overview/rate-limiting" TargetMode="External"/><Relationship Id="rId27" Type="http://schemas.openxmlformats.org/officeDocument/2006/relationships/image" Target="media/image11.jpg"/><Relationship Id="rId30" Type="http://schemas.openxmlformats.org/officeDocument/2006/relationships/hyperlink" Target="https://www.youtube.com/watch?v=gvDvOWtPLVY" TargetMode="External"/><Relationship Id="rId35"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03A51D2F09574E898F6B5F965BEC1FD3"/>
        <w:category>
          <w:name w:val="Allgemein"/>
          <w:gallery w:val="placeholder"/>
        </w:category>
        <w:types>
          <w:type w:val="bbPlcHdr"/>
        </w:types>
        <w:behaviors>
          <w:behavior w:val="content"/>
        </w:behaviors>
        <w:guid w:val="{8316A45B-C69D-451A-B8E5-4129CA42F925}"/>
      </w:docPartPr>
      <w:docPartBody>
        <w:p w:rsidR="00327370" w:rsidRDefault="00A650D5" w:rsidP="00A650D5">
          <w:pPr>
            <w:pStyle w:val="03A51D2F09574E898F6B5F965BEC1FD3"/>
          </w:pPr>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022A82FD6CBF413E8AF5872CBCA0FAE5"/>
        <w:category>
          <w:name w:val="Allgemein"/>
          <w:gallery w:val="placeholder"/>
        </w:category>
        <w:types>
          <w:type w:val="bbPlcHdr"/>
        </w:types>
        <w:behaviors>
          <w:behavior w:val="content"/>
        </w:behaviors>
        <w:guid w:val="{E49E158E-17C9-4552-A75B-17AA87E65BD8}"/>
      </w:docPartPr>
      <w:docPartBody>
        <w:p w:rsidR="00327370" w:rsidRDefault="00A650D5" w:rsidP="00A650D5">
          <w:pPr>
            <w:pStyle w:val="022A82FD6CBF413E8AF5872CBCA0FAE5"/>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F70DDEE14F96450CB95578C959215ADA"/>
        <w:category>
          <w:name w:val="Allgemein"/>
          <w:gallery w:val="placeholder"/>
        </w:category>
        <w:types>
          <w:type w:val="bbPlcHdr"/>
        </w:types>
        <w:behaviors>
          <w:behavior w:val="content"/>
        </w:behaviors>
        <w:guid w:val="{7D5C857D-1B89-4461-8EA2-22AEDE817F24}"/>
      </w:docPartPr>
      <w:docPartBody>
        <w:p w:rsidR="00327370" w:rsidRDefault="00A650D5" w:rsidP="00A650D5">
          <w:pPr>
            <w:pStyle w:val="F70DDEE14F96450CB95578C959215ADA"/>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436A9"/>
    <w:rsid w:val="001328CB"/>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F499E"/>
    <w:rsid w:val="00874CC2"/>
    <w:rsid w:val="00917846"/>
    <w:rsid w:val="00954465"/>
    <w:rsid w:val="009D3DA4"/>
    <w:rsid w:val="00A650D5"/>
    <w:rsid w:val="00AB0577"/>
    <w:rsid w:val="00B965CF"/>
    <w:rsid w:val="00BB5B03"/>
    <w:rsid w:val="00BB779A"/>
    <w:rsid w:val="00BD1FCD"/>
    <w:rsid w:val="00C1047F"/>
    <w:rsid w:val="00C341FB"/>
    <w:rsid w:val="00C472D5"/>
    <w:rsid w:val="00C82424"/>
    <w:rsid w:val="00CD680D"/>
    <w:rsid w:val="00DB3E8E"/>
    <w:rsid w:val="00DF14FB"/>
    <w:rsid w:val="00E4737B"/>
    <w:rsid w:val="00EA06BF"/>
    <w:rsid w:val="00ED146F"/>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83B98"/>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C20B1332-59BC-4E91-9C5D-4F5C31258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667</Words>
  <Characters>105009</Characters>
  <Application>Microsoft Office Word</Application>
  <DocSecurity>0</DocSecurity>
  <Lines>875</Lines>
  <Paragraphs>24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21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87</cp:revision>
  <cp:lastPrinted>2015-05-19T09:24:00Z</cp:lastPrinted>
  <dcterms:created xsi:type="dcterms:W3CDTF">2019-10-24T10:37:00Z</dcterms:created>
  <dcterms:modified xsi:type="dcterms:W3CDTF">2019-11-25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1">
    <vt:lpwstr>6.3.0.0</vt:lpwstr>
  </property>
  <property fmtid="{D5CDD505-2E9C-101B-9397-08002B2CF9AE}" pid="13" name="CitaviDocumentProperty_8">
    <vt:lpwstr>CloudProjectKey=xjneepc7hd2puwy4u82nnih2dl2k8oi0go1xhezzsgnl85; ProjectName=Bachelor_Thesis</vt:lpwstr>
  </property>
</Properties>
</file>